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B625A2">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139A926F"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Loewe’s </w:t>
      </w:r>
      <w:r w:rsidRPr="001837E5">
        <w:rPr>
          <w:i/>
        </w:rPr>
        <w:t>Recommender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w:t>
      </w:r>
      <w:r w:rsidR="003B4CB2">
        <w:t>e</w:t>
      </w:r>
      <w:r>
        <w:t xml:space="preserve"> evolução do sistema</w:t>
      </w:r>
      <w:r w:rsidR="0016563B">
        <w:t>, até</w:t>
      </w:r>
      <w:r>
        <w:t xml:space="preserve"> os resultados </w:t>
      </w:r>
      <w:r w:rsidR="003B4CB2">
        <w:t>alcançados</w:t>
      </w:r>
      <w:r>
        <w:t xml:space="preserve"> com as recomendações</w:t>
      </w:r>
      <w:r w:rsidR="003B4CB2">
        <w:t xml:space="preserve"> (onde obteve-se uma acurácia de 0,46</w:t>
      </w:r>
      <w:r w:rsidR="00F8297F">
        <w:t xml:space="preserve"> nos </w:t>
      </w:r>
      <w:r w:rsidR="00F8297F" w:rsidRPr="00F8297F">
        <w:t>1775</w:t>
      </w:r>
      <w:r w:rsidR="00F8297F">
        <w:t xml:space="preserve"> registros</w:t>
      </w:r>
      <w:r w:rsidR="006701D0">
        <w:t xml:space="preserve"> de um usuário</w:t>
      </w:r>
      <w:r w:rsidR="00F8297F">
        <w:t xml:space="preserve"> do plugin desenvolvido</w:t>
      </w:r>
      <w:r w:rsidR="003B4CB2">
        <w:t>)</w:t>
      </w:r>
      <w:r>
        <w:t>.</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r w:rsidRPr="00F3477C">
        <w:rPr>
          <w:lang w:val="en-US"/>
        </w:rPr>
        <w:t>Palavras-chave</w:t>
      </w:r>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r w:rsidRPr="004563B1">
        <w:rPr>
          <w:lang w:val="en-US"/>
        </w:rPr>
        <w:t xml:space="preserve">Sistemas de recomendação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6A2644E7"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r w:rsidR="00A36DE4">
        <w:rPr>
          <w:lang w:val="en-US"/>
        </w:rPr>
        <w:t xml:space="preserve"> (</w:t>
      </w:r>
      <w:r w:rsidR="00EA5E68">
        <w:rPr>
          <w:lang w:val="en-US"/>
        </w:rPr>
        <w:t>w</w:t>
      </w:r>
      <w:r w:rsidR="00A36DE4">
        <w:rPr>
          <w:lang w:val="en-US"/>
        </w:rPr>
        <w:t xml:space="preserve">here an accuracy of 0.46 was obtained </w:t>
      </w:r>
      <w:r w:rsidR="00AD129A">
        <w:rPr>
          <w:lang w:val="en-US"/>
        </w:rPr>
        <w:t xml:space="preserve">by the </w:t>
      </w:r>
      <w:r w:rsidR="002E735F">
        <w:rPr>
          <w:lang w:val="en-US"/>
        </w:rPr>
        <w:t xml:space="preserve">plugin </w:t>
      </w:r>
      <w:r w:rsidR="00AD129A">
        <w:rPr>
          <w:lang w:val="en-US"/>
        </w:rPr>
        <w:t>user</w:t>
      </w:r>
      <w:r w:rsidR="00A36DE4">
        <w:rPr>
          <w:lang w:val="en-US"/>
        </w:rPr>
        <w:t xml:space="preserve"> 1775 record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19209FAC" w14:textId="4E11F5DA"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830701" w:history="1">
        <w:r w:rsidR="00D525CA" w:rsidRPr="00E75D90">
          <w:rPr>
            <w:rStyle w:val="Hyperlink"/>
          </w:rPr>
          <w:t>Figura 1 - Motor avançado de busca da ACM</w:t>
        </w:r>
        <w:r w:rsidR="00D525CA">
          <w:rPr>
            <w:webHidden/>
          </w:rPr>
          <w:tab/>
        </w:r>
        <w:r w:rsidR="00D525CA">
          <w:rPr>
            <w:webHidden/>
          </w:rPr>
          <w:fldChar w:fldCharType="begin"/>
        </w:r>
        <w:r w:rsidR="00D525CA">
          <w:rPr>
            <w:webHidden/>
          </w:rPr>
          <w:instrText xml:space="preserve"> PAGEREF _Toc55830701 \h </w:instrText>
        </w:r>
        <w:r w:rsidR="00D525CA">
          <w:rPr>
            <w:webHidden/>
          </w:rPr>
        </w:r>
        <w:r w:rsidR="00D525CA">
          <w:rPr>
            <w:webHidden/>
          </w:rPr>
          <w:fldChar w:fldCharType="separate"/>
        </w:r>
        <w:r w:rsidR="00FD2ADA">
          <w:rPr>
            <w:webHidden/>
          </w:rPr>
          <w:t>18</w:t>
        </w:r>
        <w:r w:rsidR="00D525CA">
          <w:rPr>
            <w:webHidden/>
          </w:rPr>
          <w:fldChar w:fldCharType="end"/>
        </w:r>
      </w:hyperlink>
    </w:p>
    <w:p w14:paraId="139A3A1E" w14:textId="70A28996" w:rsidR="00D525CA" w:rsidRPr="00B0310B" w:rsidRDefault="00B625A2">
      <w:pPr>
        <w:pStyle w:val="ndicedeilustraes"/>
        <w:tabs>
          <w:tab w:val="right" w:leader="dot" w:pos="9062"/>
        </w:tabs>
        <w:rPr>
          <w:rFonts w:ascii="Calibri" w:hAnsi="Calibri"/>
          <w:color w:val="auto"/>
          <w:sz w:val="22"/>
          <w:szCs w:val="22"/>
        </w:rPr>
      </w:pPr>
      <w:hyperlink w:anchor="_Toc55830702" w:history="1">
        <w:r w:rsidR="00D525CA" w:rsidRPr="00E75D90">
          <w:rPr>
            <w:rStyle w:val="Hyperlink"/>
          </w:rPr>
          <w:t xml:space="preserve">Figura 2 - Resultado de busca dos </w:t>
        </w:r>
        <w:r w:rsidR="00D525CA" w:rsidRPr="00E75D90">
          <w:rPr>
            <w:rStyle w:val="Hyperlink"/>
            <w:i/>
            <w:iCs/>
          </w:rPr>
          <w:t>proceeding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2 \h </w:instrText>
        </w:r>
        <w:r w:rsidR="00D525CA">
          <w:rPr>
            <w:webHidden/>
          </w:rPr>
        </w:r>
        <w:r w:rsidR="00D525CA">
          <w:rPr>
            <w:webHidden/>
          </w:rPr>
          <w:fldChar w:fldCharType="separate"/>
        </w:r>
        <w:r w:rsidR="00FD2ADA">
          <w:rPr>
            <w:webHidden/>
          </w:rPr>
          <w:t>19</w:t>
        </w:r>
        <w:r w:rsidR="00D525CA">
          <w:rPr>
            <w:webHidden/>
          </w:rPr>
          <w:fldChar w:fldCharType="end"/>
        </w:r>
      </w:hyperlink>
    </w:p>
    <w:p w14:paraId="1EB43FF5" w14:textId="5FB8AF1E" w:rsidR="00D525CA" w:rsidRPr="00B0310B" w:rsidRDefault="00B625A2">
      <w:pPr>
        <w:pStyle w:val="ndicedeilustraes"/>
        <w:tabs>
          <w:tab w:val="right" w:leader="dot" w:pos="9062"/>
        </w:tabs>
        <w:rPr>
          <w:rFonts w:ascii="Calibri" w:hAnsi="Calibri"/>
          <w:color w:val="auto"/>
          <w:sz w:val="22"/>
          <w:szCs w:val="22"/>
        </w:rPr>
      </w:pPr>
      <w:hyperlink w:anchor="_Toc55830703" w:history="1">
        <w:r w:rsidR="00D525CA" w:rsidRPr="00E75D90">
          <w:rPr>
            <w:rStyle w:val="Hyperlink"/>
          </w:rPr>
          <w:t xml:space="preserve">Figura 3 - Resultado de busca dos </w:t>
        </w:r>
        <w:r w:rsidR="00D525CA" w:rsidRPr="00E75D90">
          <w:rPr>
            <w:rStyle w:val="Hyperlink"/>
            <w:i/>
            <w:iCs/>
          </w:rPr>
          <w:t>journals</w:t>
        </w:r>
        <w:r w:rsidR="00D525CA" w:rsidRPr="00E75D90">
          <w:rPr>
            <w:rStyle w:val="Hyperlink"/>
          </w:rPr>
          <w:t xml:space="preserve"> no motor de busca da ACM</w:t>
        </w:r>
        <w:r w:rsidR="00D525CA">
          <w:rPr>
            <w:webHidden/>
          </w:rPr>
          <w:tab/>
        </w:r>
        <w:r w:rsidR="00D525CA">
          <w:rPr>
            <w:webHidden/>
          </w:rPr>
          <w:fldChar w:fldCharType="begin"/>
        </w:r>
        <w:r w:rsidR="00D525CA">
          <w:rPr>
            <w:webHidden/>
          </w:rPr>
          <w:instrText xml:space="preserve"> PAGEREF _Toc55830703 \h </w:instrText>
        </w:r>
        <w:r w:rsidR="00D525CA">
          <w:rPr>
            <w:webHidden/>
          </w:rPr>
        </w:r>
        <w:r w:rsidR="00D525CA">
          <w:rPr>
            <w:webHidden/>
          </w:rPr>
          <w:fldChar w:fldCharType="separate"/>
        </w:r>
        <w:r w:rsidR="00FD2ADA">
          <w:rPr>
            <w:webHidden/>
          </w:rPr>
          <w:t>19</w:t>
        </w:r>
        <w:r w:rsidR="00D525CA">
          <w:rPr>
            <w:webHidden/>
          </w:rPr>
          <w:fldChar w:fldCharType="end"/>
        </w:r>
      </w:hyperlink>
    </w:p>
    <w:p w14:paraId="0406502E" w14:textId="18EDBE7A" w:rsidR="00D525CA" w:rsidRPr="00B0310B" w:rsidRDefault="00B625A2">
      <w:pPr>
        <w:pStyle w:val="ndicedeilustraes"/>
        <w:tabs>
          <w:tab w:val="right" w:leader="dot" w:pos="9062"/>
        </w:tabs>
        <w:rPr>
          <w:rFonts w:ascii="Calibri" w:hAnsi="Calibri"/>
          <w:color w:val="auto"/>
          <w:sz w:val="22"/>
          <w:szCs w:val="22"/>
        </w:rPr>
      </w:pPr>
      <w:hyperlink w:anchor="_Toc55830704" w:history="1">
        <w:r w:rsidR="00D525CA" w:rsidRPr="00E75D90">
          <w:rPr>
            <w:rStyle w:val="Hyperlink"/>
          </w:rPr>
          <w:t>Figura 4 - Etapas realizadas para filtrar os trabalhos encontrados no motor de busca da ACM</w:t>
        </w:r>
        <w:r w:rsidR="00D525CA">
          <w:rPr>
            <w:webHidden/>
          </w:rPr>
          <w:tab/>
        </w:r>
        <w:r w:rsidR="00D525CA">
          <w:rPr>
            <w:webHidden/>
          </w:rPr>
          <w:fldChar w:fldCharType="begin"/>
        </w:r>
        <w:r w:rsidR="00D525CA">
          <w:rPr>
            <w:webHidden/>
          </w:rPr>
          <w:instrText xml:space="preserve"> PAGEREF _Toc55830704 \h </w:instrText>
        </w:r>
        <w:r w:rsidR="00D525CA">
          <w:rPr>
            <w:webHidden/>
          </w:rPr>
        </w:r>
        <w:r w:rsidR="00D525CA">
          <w:rPr>
            <w:webHidden/>
          </w:rPr>
          <w:fldChar w:fldCharType="separate"/>
        </w:r>
        <w:r w:rsidR="00FD2ADA">
          <w:rPr>
            <w:webHidden/>
          </w:rPr>
          <w:t>20</w:t>
        </w:r>
        <w:r w:rsidR="00D525CA">
          <w:rPr>
            <w:webHidden/>
          </w:rPr>
          <w:fldChar w:fldCharType="end"/>
        </w:r>
      </w:hyperlink>
    </w:p>
    <w:p w14:paraId="013EB4B4" w14:textId="6AC3C814" w:rsidR="00D525CA" w:rsidRPr="00B0310B" w:rsidRDefault="00B625A2">
      <w:pPr>
        <w:pStyle w:val="ndicedeilustraes"/>
        <w:tabs>
          <w:tab w:val="right" w:leader="dot" w:pos="9062"/>
        </w:tabs>
        <w:rPr>
          <w:rFonts w:ascii="Calibri" w:hAnsi="Calibri"/>
          <w:color w:val="auto"/>
          <w:sz w:val="22"/>
          <w:szCs w:val="22"/>
        </w:rPr>
      </w:pPr>
      <w:hyperlink w:anchor="_Toc55830705" w:history="1">
        <w:r w:rsidR="00D525CA" w:rsidRPr="00E75D90">
          <w:rPr>
            <w:rStyle w:val="Hyperlink"/>
          </w:rPr>
          <w:t>Figura 5 - Filtro em cima dos trabalhos selecionados através do resumo</w:t>
        </w:r>
        <w:r w:rsidR="00D525CA">
          <w:rPr>
            <w:webHidden/>
          </w:rPr>
          <w:tab/>
        </w:r>
        <w:r w:rsidR="00D525CA">
          <w:rPr>
            <w:webHidden/>
          </w:rPr>
          <w:fldChar w:fldCharType="begin"/>
        </w:r>
        <w:r w:rsidR="00D525CA">
          <w:rPr>
            <w:webHidden/>
          </w:rPr>
          <w:instrText xml:space="preserve"> PAGEREF _Toc55830705 \h </w:instrText>
        </w:r>
        <w:r w:rsidR="00D525CA">
          <w:rPr>
            <w:webHidden/>
          </w:rPr>
        </w:r>
        <w:r w:rsidR="00D525CA">
          <w:rPr>
            <w:webHidden/>
          </w:rPr>
          <w:fldChar w:fldCharType="separate"/>
        </w:r>
        <w:r w:rsidR="00FD2ADA">
          <w:rPr>
            <w:webHidden/>
          </w:rPr>
          <w:t>21</w:t>
        </w:r>
        <w:r w:rsidR="00D525CA">
          <w:rPr>
            <w:webHidden/>
          </w:rPr>
          <w:fldChar w:fldCharType="end"/>
        </w:r>
      </w:hyperlink>
    </w:p>
    <w:p w14:paraId="5DA71583" w14:textId="63205B2F" w:rsidR="00D525CA" w:rsidRPr="00B0310B" w:rsidRDefault="00B625A2">
      <w:pPr>
        <w:pStyle w:val="ndicedeilustraes"/>
        <w:tabs>
          <w:tab w:val="right" w:leader="dot" w:pos="9062"/>
        </w:tabs>
        <w:rPr>
          <w:rFonts w:ascii="Calibri" w:hAnsi="Calibri"/>
          <w:color w:val="auto"/>
          <w:sz w:val="22"/>
          <w:szCs w:val="22"/>
        </w:rPr>
      </w:pPr>
      <w:hyperlink w:anchor="_Toc55830706" w:history="1">
        <w:r w:rsidR="00D525CA" w:rsidRPr="00E75D90">
          <w:rPr>
            <w:rStyle w:val="Hyperlink"/>
          </w:rPr>
          <w:t>Figura 6 - Procedimento de filtro realizado baseado nos trabalhos encontrados no motor de busca da ACM</w:t>
        </w:r>
        <w:r w:rsidR="00D525CA">
          <w:rPr>
            <w:webHidden/>
          </w:rPr>
          <w:tab/>
        </w:r>
        <w:r w:rsidR="00D525CA">
          <w:rPr>
            <w:webHidden/>
          </w:rPr>
          <w:fldChar w:fldCharType="begin"/>
        </w:r>
        <w:r w:rsidR="00D525CA">
          <w:rPr>
            <w:webHidden/>
          </w:rPr>
          <w:instrText xml:space="preserve"> PAGEREF _Toc55830706 \h </w:instrText>
        </w:r>
        <w:r w:rsidR="00D525CA">
          <w:rPr>
            <w:webHidden/>
          </w:rPr>
        </w:r>
        <w:r w:rsidR="00D525CA">
          <w:rPr>
            <w:webHidden/>
          </w:rPr>
          <w:fldChar w:fldCharType="separate"/>
        </w:r>
        <w:r w:rsidR="00FD2ADA">
          <w:rPr>
            <w:webHidden/>
          </w:rPr>
          <w:t>21</w:t>
        </w:r>
        <w:r w:rsidR="00D525CA">
          <w:rPr>
            <w:webHidden/>
          </w:rPr>
          <w:fldChar w:fldCharType="end"/>
        </w:r>
      </w:hyperlink>
    </w:p>
    <w:p w14:paraId="6DF11E4D" w14:textId="01CCAA33" w:rsidR="00D525CA" w:rsidRPr="00B0310B" w:rsidRDefault="00B625A2">
      <w:pPr>
        <w:pStyle w:val="ndicedeilustraes"/>
        <w:tabs>
          <w:tab w:val="right" w:leader="dot" w:pos="9062"/>
        </w:tabs>
        <w:rPr>
          <w:rFonts w:ascii="Calibri" w:hAnsi="Calibri"/>
          <w:color w:val="auto"/>
          <w:sz w:val="22"/>
          <w:szCs w:val="22"/>
        </w:rPr>
      </w:pPr>
      <w:hyperlink w:anchor="_Toc55830707" w:history="1">
        <w:r w:rsidR="00D525CA" w:rsidRPr="00E75D90">
          <w:rPr>
            <w:rStyle w:val="Hyperlink"/>
          </w:rPr>
          <w:t>Figura 7 - Fatores da preferência musical</w:t>
        </w:r>
        <w:r w:rsidR="00D525CA">
          <w:rPr>
            <w:webHidden/>
          </w:rPr>
          <w:tab/>
        </w:r>
        <w:r w:rsidR="00D525CA">
          <w:rPr>
            <w:webHidden/>
          </w:rPr>
          <w:fldChar w:fldCharType="begin"/>
        </w:r>
        <w:r w:rsidR="00D525CA">
          <w:rPr>
            <w:webHidden/>
          </w:rPr>
          <w:instrText xml:space="preserve"> PAGEREF _Toc55830707 \h </w:instrText>
        </w:r>
        <w:r w:rsidR="00D525CA">
          <w:rPr>
            <w:webHidden/>
          </w:rPr>
        </w:r>
        <w:r w:rsidR="00D525CA">
          <w:rPr>
            <w:webHidden/>
          </w:rPr>
          <w:fldChar w:fldCharType="separate"/>
        </w:r>
        <w:r w:rsidR="00FD2ADA">
          <w:rPr>
            <w:webHidden/>
          </w:rPr>
          <w:t>30</w:t>
        </w:r>
        <w:r w:rsidR="00D525CA">
          <w:rPr>
            <w:webHidden/>
          </w:rPr>
          <w:fldChar w:fldCharType="end"/>
        </w:r>
      </w:hyperlink>
    </w:p>
    <w:p w14:paraId="562461DD" w14:textId="52214E1A" w:rsidR="00D525CA" w:rsidRPr="00B0310B" w:rsidRDefault="00B625A2">
      <w:pPr>
        <w:pStyle w:val="ndicedeilustraes"/>
        <w:tabs>
          <w:tab w:val="right" w:leader="dot" w:pos="9062"/>
        </w:tabs>
        <w:rPr>
          <w:rFonts w:ascii="Calibri" w:hAnsi="Calibri"/>
          <w:color w:val="auto"/>
          <w:sz w:val="22"/>
          <w:szCs w:val="22"/>
        </w:rPr>
      </w:pPr>
      <w:hyperlink w:anchor="_Toc55830708" w:history="1">
        <w:r w:rsidR="00D525CA" w:rsidRPr="00E75D90">
          <w:rPr>
            <w:rStyle w:val="Hyperlink"/>
          </w:rPr>
          <w:t>Figura 8 - Etapas do desenvolvimento do sistema de recomendação musical</w:t>
        </w:r>
        <w:r w:rsidR="00D525CA">
          <w:rPr>
            <w:webHidden/>
          </w:rPr>
          <w:tab/>
        </w:r>
        <w:r w:rsidR="00D525CA">
          <w:rPr>
            <w:webHidden/>
          </w:rPr>
          <w:fldChar w:fldCharType="begin"/>
        </w:r>
        <w:r w:rsidR="00D525CA">
          <w:rPr>
            <w:webHidden/>
          </w:rPr>
          <w:instrText xml:space="preserve"> PAGEREF _Toc55830708 \h </w:instrText>
        </w:r>
        <w:r w:rsidR="00D525CA">
          <w:rPr>
            <w:webHidden/>
          </w:rPr>
        </w:r>
        <w:r w:rsidR="00D525CA">
          <w:rPr>
            <w:webHidden/>
          </w:rPr>
          <w:fldChar w:fldCharType="separate"/>
        </w:r>
        <w:r w:rsidR="00FD2ADA">
          <w:rPr>
            <w:webHidden/>
          </w:rPr>
          <w:t>34</w:t>
        </w:r>
        <w:r w:rsidR="00D525CA">
          <w:rPr>
            <w:webHidden/>
          </w:rPr>
          <w:fldChar w:fldCharType="end"/>
        </w:r>
      </w:hyperlink>
    </w:p>
    <w:p w14:paraId="4CCB38B8" w14:textId="3379A9B7" w:rsidR="00D525CA" w:rsidRPr="00B0310B" w:rsidRDefault="00B625A2">
      <w:pPr>
        <w:pStyle w:val="ndicedeilustraes"/>
        <w:tabs>
          <w:tab w:val="right" w:leader="dot" w:pos="9062"/>
        </w:tabs>
        <w:rPr>
          <w:rFonts w:ascii="Calibri" w:hAnsi="Calibri"/>
          <w:color w:val="auto"/>
          <w:sz w:val="22"/>
          <w:szCs w:val="22"/>
        </w:rPr>
      </w:pPr>
      <w:hyperlink w:anchor="_Toc55830709" w:history="1">
        <w:r w:rsidR="00D525CA" w:rsidRPr="00E75D90">
          <w:rPr>
            <w:rStyle w:val="Hyperlink"/>
          </w:rPr>
          <w:t>Figura 9 - Apresentação dos contextos estudados no trabalho</w:t>
        </w:r>
        <w:r w:rsidR="00D525CA">
          <w:rPr>
            <w:webHidden/>
          </w:rPr>
          <w:tab/>
        </w:r>
        <w:r w:rsidR="00D525CA">
          <w:rPr>
            <w:webHidden/>
          </w:rPr>
          <w:fldChar w:fldCharType="begin"/>
        </w:r>
        <w:r w:rsidR="00D525CA">
          <w:rPr>
            <w:webHidden/>
          </w:rPr>
          <w:instrText xml:space="preserve"> PAGEREF _Toc55830709 \h </w:instrText>
        </w:r>
        <w:r w:rsidR="00D525CA">
          <w:rPr>
            <w:webHidden/>
          </w:rPr>
        </w:r>
        <w:r w:rsidR="00D525CA">
          <w:rPr>
            <w:webHidden/>
          </w:rPr>
          <w:fldChar w:fldCharType="separate"/>
        </w:r>
        <w:r w:rsidR="00FD2ADA">
          <w:rPr>
            <w:webHidden/>
          </w:rPr>
          <w:t>35</w:t>
        </w:r>
        <w:r w:rsidR="00D525CA">
          <w:rPr>
            <w:webHidden/>
          </w:rPr>
          <w:fldChar w:fldCharType="end"/>
        </w:r>
      </w:hyperlink>
    </w:p>
    <w:p w14:paraId="2B4BD817" w14:textId="456965F9" w:rsidR="00D525CA" w:rsidRPr="00B0310B" w:rsidRDefault="00B625A2">
      <w:pPr>
        <w:pStyle w:val="ndicedeilustraes"/>
        <w:tabs>
          <w:tab w:val="right" w:leader="dot" w:pos="9062"/>
        </w:tabs>
        <w:rPr>
          <w:rFonts w:ascii="Calibri" w:hAnsi="Calibri"/>
          <w:color w:val="auto"/>
          <w:sz w:val="22"/>
          <w:szCs w:val="22"/>
        </w:rPr>
      </w:pPr>
      <w:hyperlink w:anchor="_Toc55830710" w:history="1">
        <w:r w:rsidR="00D525CA" w:rsidRPr="00E75D90">
          <w:rPr>
            <w:rStyle w:val="Hyperlink"/>
          </w:rPr>
          <w:t>Figura 10 - A esquerda, tela introdutória da aplicação. A direita, tela de login da aplicação</w:t>
        </w:r>
        <w:r w:rsidR="00D525CA">
          <w:rPr>
            <w:webHidden/>
          </w:rPr>
          <w:tab/>
        </w:r>
        <w:r w:rsidR="00D525CA">
          <w:rPr>
            <w:webHidden/>
          </w:rPr>
          <w:fldChar w:fldCharType="begin"/>
        </w:r>
        <w:r w:rsidR="00D525CA">
          <w:rPr>
            <w:webHidden/>
          </w:rPr>
          <w:instrText xml:space="preserve"> PAGEREF _Toc55830710 \h </w:instrText>
        </w:r>
        <w:r w:rsidR="00D525CA">
          <w:rPr>
            <w:webHidden/>
          </w:rPr>
        </w:r>
        <w:r w:rsidR="00D525CA">
          <w:rPr>
            <w:webHidden/>
          </w:rPr>
          <w:fldChar w:fldCharType="separate"/>
        </w:r>
        <w:r w:rsidR="00FD2ADA">
          <w:rPr>
            <w:webHidden/>
          </w:rPr>
          <w:t>41</w:t>
        </w:r>
        <w:r w:rsidR="00D525CA">
          <w:rPr>
            <w:webHidden/>
          </w:rPr>
          <w:fldChar w:fldCharType="end"/>
        </w:r>
      </w:hyperlink>
    </w:p>
    <w:p w14:paraId="17ADBDC1" w14:textId="1646C229" w:rsidR="00D525CA" w:rsidRPr="00B0310B" w:rsidRDefault="00B625A2">
      <w:pPr>
        <w:pStyle w:val="ndicedeilustraes"/>
        <w:tabs>
          <w:tab w:val="right" w:leader="dot" w:pos="9062"/>
        </w:tabs>
        <w:rPr>
          <w:rFonts w:ascii="Calibri" w:hAnsi="Calibri"/>
          <w:color w:val="auto"/>
          <w:sz w:val="22"/>
          <w:szCs w:val="22"/>
        </w:rPr>
      </w:pPr>
      <w:hyperlink w:anchor="_Toc55830711" w:history="1">
        <w:r w:rsidR="00D525CA" w:rsidRPr="00E75D90">
          <w:rPr>
            <w:rStyle w:val="Hyperlink"/>
          </w:rPr>
          <w:t>Figura 11 - A esquerda, tela de preenchimento do contexto. A direita, tela da lista de dispositivos do Spotify</w:t>
        </w:r>
        <w:r w:rsidR="00D525CA">
          <w:rPr>
            <w:webHidden/>
          </w:rPr>
          <w:tab/>
        </w:r>
        <w:r w:rsidR="00D525CA">
          <w:rPr>
            <w:webHidden/>
          </w:rPr>
          <w:fldChar w:fldCharType="begin"/>
        </w:r>
        <w:r w:rsidR="00D525CA">
          <w:rPr>
            <w:webHidden/>
          </w:rPr>
          <w:instrText xml:space="preserve"> PAGEREF _Toc55830711 \h </w:instrText>
        </w:r>
        <w:r w:rsidR="00D525CA">
          <w:rPr>
            <w:webHidden/>
          </w:rPr>
        </w:r>
        <w:r w:rsidR="00D525CA">
          <w:rPr>
            <w:webHidden/>
          </w:rPr>
          <w:fldChar w:fldCharType="separate"/>
        </w:r>
        <w:r w:rsidR="00FD2ADA">
          <w:rPr>
            <w:webHidden/>
          </w:rPr>
          <w:t>42</w:t>
        </w:r>
        <w:r w:rsidR="00D525CA">
          <w:rPr>
            <w:webHidden/>
          </w:rPr>
          <w:fldChar w:fldCharType="end"/>
        </w:r>
      </w:hyperlink>
    </w:p>
    <w:p w14:paraId="7F554EF4" w14:textId="34AC651E" w:rsidR="00D525CA" w:rsidRPr="00B0310B" w:rsidRDefault="00B625A2">
      <w:pPr>
        <w:pStyle w:val="ndicedeilustraes"/>
        <w:tabs>
          <w:tab w:val="right" w:leader="dot" w:pos="9062"/>
        </w:tabs>
        <w:rPr>
          <w:rFonts w:ascii="Calibri" w:hAnsi="Calibri"/>
          <w:color w:val="auto"/>
          <w:sz w:val="22"/>
          <w:szCs w:val="22"/>
        </w:rPr>
      </w:pPr>
      <w:hyperlink w:anchor="_Toc55830712" w:history="1">
        <w:r w:rsidR="00D525CA" w:rsidRPr="00E75D90">
          <w:rPr>
            <w:rStyle w:val="Hyperlink"/>
          </w:rPr>
          <w:t>Figura 12 - A esquerda, tela principal, a qual apresenta a música sendo reproduzida ao usuário. A direita, tela de busca de músicas que encaixem melhor no momento</w:t>
        </w:r>
        <w:r w:rsidR="00D525CA">
          <w:rPr>
            <w:webHidden/>
          </w:rPr>
          <w:tab/>
        </w:r>
        <w:r w:rsidR="00D525CA">
          <w:rPr>
            <w:webHidden/>
          </w:rPr>
          <w:fldChar w:fldCharType="begin"/>
        </w:r>
        <w:r w:rsidR="00D525CA">
          <w:rPr>
            <w:webHidden/>
          </w:rPr>
          <w:instrText xml:space="preserve"> PAGEREF _Toc55830712 \h </w:instrText>
        </w:r>
        <w:r w:rsidR="00D525CA">
          <w:rPr>
            <w:webHidden/>
          </w:rPr>
        </w:r>
        <w:r w:rsidR="00D525CA">
          <w:rPr>
            <w:webHidden/>
          </w:rPr>
          <w:fldChar w:fldCharType="separate"/>
        </w:r>
        <w:r w:rsidR="00FD2ADA">
          <w:rPr>
            <w:webHidden/>
          </w:rPr>
          <w:t>44</w:t>
        </w:r>
        <w:r w:rsidR="00D525CA">
          <w:rPr>
            <w:webHidden/>
          </w:rPr>
          <w:fldChar w:fldCharType="end"/>
        </w:r>
      </w:hyperlink>
    </w:p>
    <w:p w14:paraId="06C2EF8A" w14:textId="7EE5BB2D" w:rsidR="00D525CA" w:rsidRPr="00B0310B" w:rsidRDefault="00B625A2">
      <w:pPr>
        <w:pStyle w:val="ndicedeilustraes"/>
        <w:tabs>
          <w:tab w:val="right" w:leader="dot" w:pos="9062"/>
        </w:tabs>
        <w:rPr>
          <w:rFonts w:ascii="Calibri" w:hAnsi="Calibri"/>
          <w:color w:val="auto"/>
          <w:sz w:val="22"/>
          <w:szCs w:val="22"/>
        </w:rPr>
      </w:pPr>
      <w:hyperlink w:anchor="_Toc55830713" w:history="1">
        <w:r w:rsidR="00D525CA" w:rsidRPr="00E75D90">
          <w:rPr>
            <w:rStyle w:val="Hyperlink"/>
          </w:rPr>
          <w:t>Figura 13 - Console do Realtime Database do Firebase</w:t>
        </w:r>
        <w:r w:rsidR="00D525CA">
          <w:rPr>
            <w:webHidden/>
          </w:rPr>
          <w:tab/>
        </w:r>
        <w:r w:rsidR="00D525CA">
          <w:rPr>
            <w:webHidden/>
          </w:rPr>
          <w:fldChar w:fldCharType="begin"/>
        </w:r>
        <w:r w:rsidR="00D525CA">
          <w:rPr>
            <w:webHidden/>
          </w:rPr>
          <w:instrText xml:space="preserve"> PAGEREF _Toc55830713 \h </w:instrText>
        </w:r>
        <w:r w:rsidR="00D525CA">
          <w:rPr>
            <w:webHidden/>
          </w:rPr>
        </w:r>
        <w:r w:rsidR="00D525CA">
          <w:rPr>
            <w:webHidden/>
          </w:rPr>
          <w:fldChar w:fldCharType="separate"/>
        </w:r>
        <w:r w:rsidR="00FD2ADA">
          <w:rPr>
            <w:webHidden/>
          </w:rPr>
          <w:t>46</w:t>
        </w:r>
        <w:r w:rsidR="00D525CA">
          <w:rPr>
            <w:webHidden/>
          </w:rPr>
          <w:fldChar w:fldCharType="end"/>
        </w:r>
      </w:hyperlink>
    </w:p>
    <w:p w14:paraId="7F6C2F36" w14:textId="20DCD863" w:rsidR="00D525CA" w:rsidRPr="00B0310B" w:rsidRDefault="00B625A2">
      <w:pPr>
        <w:pStyle w:val="ndicedeilustraes"/>
        <w:tabs>
          <w:tab w:val="right" w:leader="dot" w:pos="9062"/>
        </w:tabs>
        <w:rPr>
          <w:rFonts w:ascii="Calibri" w:hAnsi="Calibri"/>
          <w:color w:val="auto"/>
          <w:sz w:val="22"/>
          <w:szCs w:val="22"/>
        </w:rPr>
      </w:pPr>
      <w:hyperlink w:anchor="_Toc55830714" w:history="1">
        <w:r w:rsidR="00D525CA" w:rsidRPr="00E75D90">
          <w:rPr>
            <w:rStyle w:val="Hyperlink"/>
          </w:rPr>
          <w:t>Figura 14 - Representação gráfica da classificação do algoritmo KNN sobre um plano x1 e x2. No plano, os pontos amarelos são a representação da classe A, roxos classe B e vermelho é o ponto de teste</w:t>
        </w:r>
        <w:r w:rsidR="00D525CA">
          <w:rPr>
            <w:webHidden/>
          </w:rPr>
          <w:tab/>
        </w:r>
        <w:r w:rsidR="00D525CA">
          <w:rPr>
            <w:webHidden/>
          </w:rPr>
          <w:fldChar w:fldCharType="begin"/>
        </w:r>
        <w:r w:rsidR="00D525CA">
          <w:rPr>
            <w:webHidden/>
          </w:rPr>
          <w:instrText xml:space="preserve"> PAGEREF _Toc55830714 \h </w:instrText>
        </w:r>
        <w:r w:rsidR="00D525CA">
          <w:rPr>
            <w:webHidden/>
          </w:rPr>
        </w:r>
        <w:r w:rsidR="00D525CA">
          <w:rPr>
            <w:webHidden/>
          </w:rPr>
          <w:fldChar w:fldCharType="separate"/>
        </w:r>
        <w:r w:rsidR="00FD2ADA">
          <w:rPr>
            <w:webHidden/>
          </w:rPr>
          <w:t>47</w:t>
        </w:r>
        <w:r w:rsidR="00D525CA">
          <w:rPr>
            <w:webHidden/>
          </w:rPr>
          <w:fldChar w:fldCharType="end"/>
        </w:r>
      </w:hyperlink>
    </w:p>
    <w:p w14:paraId="745C1FA7" w14:textId="0E181DC8" w:rsidR="00D525CA" w:rsidRPr="00B0310B" w:rsidRDefault="00B625A2">
      <w:pPr>
        <w:pStyle w:val="ndicedeilustraes"/>
        <w:tabs>
          <w:tab w:val="right" w:leader="dot" w:pos="9062"/>
        </w:tabs>
        <w:rPr>
          <w:rFonts w:ascii="Calibri" w:hAnsi="Calibri"/>
          <w:color w:val="auto"/>
          <w:sz w:val="22"/>
          <w:szCs w:val="22"/>
        </w:rPr>
      </w:pPr>
      <w:hyperlink w:anchor="_Toc55830715" w:history="1">
        <w:r w:rsidR="00D525CA" w:rsidRPr="00E75D90">
          <w:rPr>
            <w:rStyle w:val="Hyperlink"/>
          </w:rPr>
          <w:t>Figura 15 - Visão macro das etapas para transformar os eventos registrados no firebase na tabela que sera rodado o KNN</w:t>
        </w:r>
        <w:r w:rsidR="00D525CA">
          <w:rPr>
            <w:webHidden/>
          </w:rPr>
          <w:tab/>
        </w:r>
        <w:r w:rsidR="00D525CA">
          <w:rPr>
            <w:webHidden/>
          </w:rPr>
          <w:fldChar w:fldCharType="begin"/>
        </w:r>
        <w:r w:rsidR="00D525CA">
          <w:rPr>
            <w:webHidden/>
          </w:rPr>
          <w:instrText xml:space="preserve"> PAGEREF _Toc55830715 \h </w:instrText>
        </w:r>
        <w:r w:rsidR="00D525CA">
          <w:rPr>
            <w:webHidden/>
          </w:rPr>
        </w:r>
        <w:r w:rsidR="00D525CA">
          <w:rPr>
            <w:webHidden/>
          </w:rPr>
          <w:fldChar w:fldCharType="separate"/>
        </w:r>
        <w:r w:rsidR="00FD2ADA">
          <w:rPr>
            <w:webHidden/>
          </w:rPr>
          <w:t>49</w:t>
        </w:r>
        <w:r w:rsidR="00D525CA">
          <w:rPr>
            <w:webHidden/>
          </w:rPr>
          <w:fldChar w:fldCharType="end"/>
        </w:r>
      </w:hyperlink>
    </w:p>
    <w:p w14:paraId="0D373F62" w14:textId="530FECE4" w:rsidR="00D525CA" w:rsidRPr="00B0310B" w:rsidRDefault="00B625A2">
      <w:pPr>
        <w:pStyle w:val="ndicedeilustraes"/>
        <w:tabs>
          <w:tab w:val="right" w:leader="dot" w:pos="9062"/>
        </w:tabs>
        <w:rPr>
          <w:rFonts w:ascii="Calibri" w:hAnsi="Calibri"/>
          <w:color w:val="auto"/>
          <w:sz w:val="22"/>
          <w:szCs w:val="22"/>
        </w:rPr>
      </w:pPr>
      <w:hyperlink w:anchor="_Toc55830716" w:history="1">
        <w:r w:rsidR="00D525CA" w:rsidRPr="00E75D90">
          <w:rPr>
            <w:rStyle w:val="Hyperlink"/>
          </w:rPr>
          <w:t>Figura 16 - Representação dos eventos salvos no Firebase</w:t>
        </w:r>
        <w:r w:rsidR="00D525CA">
          <w:rPr>
            <w:webHidden/>
          </w:rPr>
          <w:tab/>
        </w:r>
        <w:r w:rsidR="00D525CA">
          <w:rPr>
            <w:webHidden/>
          </w:rPr>
          <w:fldChar w:fldCharType="begin"/>
        </w:r>
        <w:r w:rsidR="00D525CA">
          <w:rPr>
            <w:webHidden/>
          </w:rPr>
          <w:instrText xml:space="preserve"> PAGEREF _Toc55830716 \h </w:instrText>
        </w:r>
        <w:r w:rsidR="00D525CA">
          <w:rPr>
            <w:webHidden/>
          </w:rPr>
        </w:r>
        <w:r w:rsidR="00D525CA">
          <w:rPr>
            <w:webHidden/>
          </w:rPr>
          <w:fldChar w:fldCharType="separate"/>
        </w:r>
        <w:r w:rsidR="00FD2ADA">
          <w:rPr>
            <w:webHidden/>
          </w:rPr>
          <w:t>50</w:t>
        </w:r>
        <w:r w:rsidR="00D525CA">
          <w:rPr>
            <w:webHidden/>
          </w:rPr>
          <w:fldChar w:fldCharType="end"/>
        </w:r>
      </w:hyperlink>
    </w:p>
    <w:p w14:paraId="1B8753DE" w14:textId="0252D483" w:rsidR="00D525CA" w:rsidRPr="00B0310B" w:rsidRDefault="00B625A2">
      <w:pPr>
        <w:pStyle w:val="ndicedeilustraes"/>
        <w:tabs>
          <w:tab w:val="right" w:leader="dot" w:pos="9062"/>
        </w:tabs>
        <w:rPr>
          <w:rFonts w:ascii="Calibri" w:hAnsi="Calibri"/>
          <w:color w:val="auto"/>
          <w:sz w:val="22"/>
          <w:szCs w:val="22"/>
        </w:rPr>
      </w:pPr>
      <w:hyperlink w:anchor="_Toc55830717" w:history="1">
        <w:r w:rsidR="00D525CA" w:rsidRPr="00E75D90">
          <w:rPr>
            <w:rStyle w:val="Hyperlink"/>
          </w:rPr>
          <w:t>Figura 17 - Representação das listas geradas na etapa “Separa contexto”</w:t>
        </w:r>
        <w:r w:rsidR="00D525CA">
          <w:rPr>
            <w:webHidden/>
          </w:rPr>
          <w:tab/>
        </w:r>
        <w:r w:rsidR="00D525CA">
          <w:rPr>
            <w:webHidden/>
          </w:rPr>
          <w:fldChar w:fldCharType="begin"/>
        </w:r>
        <w:r w:rsidR="00D525CA">
          <w:rPr>
            <w:webHidden/>
          </w:rPr>
          <w:instrText xml:space="preserve"> PAGEREF _Toc55830717 \h </w:instrText>
        </w:r>
        <w:r w:rsidR="00D525CA">
          <w:rPr>
            <w:webHidden/>
          </w:rPr>
        </w:r>
        <w:r w:rsidR="00D525CA">
          <w:rPr>
            <w:webHidden/>
          </w:rPr>
          <w:fldChar w:fldCharType="separate"/>
        </w:r>
        <w:r w:rsidR="00FD2ADA">
          <w:rPr>
            <w:webHidden/>
          </w:rPr>
          <w:t>50</w:t>
        </w:r>
        <w:r w:rsidR="00D525CA">
          <w:rPr>
            <w:webHidden/>
          </w:rPr>
          <w:fldChar w:fldCharType="end"/>
        </w:r>
      </w:hyperlink>
    </w:p>
    <w:p w14:paraId="31A92725" w14:textId="696002AF" w:rsidR="00D525CA" w:rsidRPr="00B0310B" w:rsidRDefault="00B625A2">
      <w:pPr>
        <w:pStyle w:val="ndicedeilustraes"/>
        <w:tabs>
          <w:tab w:val="right" w:leader="dot" w:pos="9062"/>
        </w:tabs>
        <w:rPr>
          <w:rFonts w:ascii="Calibri" w:hAnsi="Calibri"/>
          <w:color w:val="auto"/>
          <w:sz w:val="22"/>
          <w:szCs w:val="22"/>
        </w:rPr>
      </w:pPr>
      <w:hyperlink w:anchor="_Toc55830718" w:history="1">
        <w:r w:rsidR="00D525CA" w:rsidRPr="00E75D90">
          <w:rPr>
            <w:rStyle w:val="Hyperlink"/>
          </w:rPr>
          <w:t>Figura 18 - Representação das listas geradas na etapa “separa contexto das músicas”</w:t>
        </w:r>
        <w:r w:rsidR="00D525CA">
          <w:rPr>
            <w:webHidden/>
          </w:rPr>
          <w:tab/>
        </w:r>
        <w:r w:rsidR="00D525CA">
          <w:rPr>
            <w:webHidden/>
          </w:rPr>
          <w:fldChar w:fldCharType="begin"/>
        </w:r>
        <w:r w:rsidR="00D525CA">
          <w:rPr>
            <w:webHidden/>
          </w:rPr>
          <w:instrText xml:space="preserve"> PAGEREF _Toc55830718 \h </w:instrText>
        </w:r>
        <w:r w:rsidR="00D525CA">
          <w:rPr>
            <w:webHidden/>
          </w:rPr>
        </w:r>
        <w:r w:rsidR="00D525CA">
          <w:rPr>
            <w:webHidden/>
          </w:rPr>
          <w:fldChar w:fldCharType="separate"/>
        </w:r>
        <w:r w:rsidR="00FD2ADA">
          <w:rPr>
            <w:webHidden/>
          </w:rPr>
          <w:t>51</w:t>
        </w:r>
        <w:r w:rsidR="00D525CA">
          <w:rPr>
            <w:webHidden/>
          </w:rPr>
          <w:fldChar w:fldCharType="end"/>
        </w:r>
      </w:hyperlink>
    </w:p>
    <w:p w14:paraId="414F7276" w14:textId="61E7E293" w:rsidR="00D525CA" w:rsidRPr="00B0310B" w:rsidRDefault="00B625A2">
      <w:pPr>
        <w:pStyle w:val="ndicedeilustraes"/>
        <w:tabs>
          <w:tab w:val="right" w:leader="dot" w:pos="9062"/>
        </w:tabs>
        <w:rPr>
          <w:rFonts w:ascii="Calibri" w:hAnsi="Calibri"/>
          <w:color w:val="auto"/>
          <w:sz w:val="22"/>
          <w:szCs w:val="22"/>
        </w:rPr>
      </w:pPr>
      <w:hyperlink w:anchor="_Toc55830719" w:history="1">
        <w:r w:rsidR="00D525CA" w:rsidRPr="00E75D90">
          <w:rPr>
            <w:rStyle w:val="Hyperlink"/>
          </w:rPr>
          <w:t>Figura 19 - Representação da tabela na etapa “separa contexto das músicas”</w:t>
        </w:r>
        <w:r w:rsidR="00D525CA">
          <w:rPr>
            <w:webHidden/>
          </w:rPr>
          <w:tab/>
        </w:r>
        <w:r w:rsidR="00D525CA">
          <w:rPr>
            <w:webHidden/>
          </w:rPr>
          <w:fldChar w:fldCharType="begin"/>
        </w:r>
        <w:r w:rsidR="00D525CA">
          <w:rPr>
            <w:webHidden/>
          </w:rPr>
          <w:instrText xml:space="preserve"> PAGEREF _Toc55830719 \h </w:instrText>
        </w:r>
        <w:r w:rsidR="00D525CA">
          <w:rPr>
            <w:webHidden/>
          </w:rPr>
        </w:r>
        <w:r w:rsidR="00D525CA">
          <w:rPr>
            <w:webHidden/>
          </w:rPr>
          <w:fldChar w:fldCharType="separate"/>
        </w:r>
        <w:r w:rsidR="00FD2ADA">
          <w:rPr>
            <w:webHidden/>
          </w:rPr>
          <w:t>51</w:t>
        </w:r>
        <w:r w:rsidR="00D525CA">
          <w:rPr>
            <w:webHidden/>
          </w:rPr>
          <w:fldChar w:fldCharType="end"/>
        </w:r>
      </w:hyperlink>
    </w:p>
    <w:p w14:paraId="1FE6DF4D" w14:textId="541ABF4C" w:rsidR="00D525CA" w:rsidRPr="00B0310B" w:rsidRDefault="00B625A2">
      <w:pPr>
        <w:pStyle w:val="ndicedeilustraes"/>
        <w:tabs>
          <w:tab w:val="right" w:leader="dot" w:pos="9062"/>
        </w:tabs>
        <w:rPr>
          <w:rFonts w:ascii="Calibri" w:hAnsi="Calibri"/>
          <w:color w:val="auto"/>
          <w:sz w:val="22"/>
          <w:szCs w:val="22"/>
        </w:rPr>
      </w:pPr>
      <w:hyperlink w:anchor="_Toc55830720" w:history="1">
        <w:r w:rsidR="00D525CA" w:rsidRPr="00E75D90">
          <w:rPr>
            <w:rStyle w:val="Hyperlink"/>
          </w:rPr>
          <w:t xml:space="preserve">Figura 20 - </w:t>
        </w:r>
        <w:r w:rsidR="00D525CA" w:rsidRPr="00E75D90">
          <w:rPr>
            <w:rStyle w:val="Hyperlink"/>
            <w:i/>
            <w:iCs/>
          </w:rPr>
          <w:t>head()</w:t>
        </w:r>
        <w:r w:rsidR="00D525CA" w:rsidRPr="00E75D90">
          <w:rPr>
            <w:rStyle w:val="Hyperlink"/>
          </w:rPr>
          <w:t xml:space="preserve"> do </w:t>
        </w:r>
        <w:r w:rsidR="00D525CA" w:rsidRPr="00E75D90">
          <w:rPr>
            <w:rStyle w:val="Hyperlink"/>
            <w:i/>
            <w:iCs/>
          </w:rPr>
          <w:t>dataframe</w:t>
        </w:r>
        <w:r w:rsidR="00D525CA" w:rsidRPr="00E75D90">
          <w:rPr>
            <w:rStyle w:val="Hyperlink"/>
          </w:rPr>
          <w:t xml:space="preserve"> criado a partir da variável </w:t>
        </w:r>
        <w:r w:rsidR="00D525CA" w:rsidRPr="00E75D90">
          <w:rPr>
            <w:rStyle w:val="Hyperlink"/>
            <w:i/>
            <w:iCs/>
          </w:rPr>
          <w:t>genreTable</w:t>
        </w:r>
        <w:r w:rsidR="00D525CA">
          <w:rPr>
            <w:webHidden/>
          </w:rPr>
          <w:tab/>
        </w:r>
        <w:r w:rsidR="00D525CA">
          <w:rPr>
            <w:webHidden/>
          </w:rPr>
          <w:fldChar w:fldCharType="begin"/>
        </w:r>
        <w:r w:rsidR="00D525CA">
          <w:rPr>
            <w:webHidden/>
          </w:rPr>
          <w:instrText xml:space="preserve"> PAGEREF _Toc55830720 \h </w:instrText>
        </w:r>
        <w:r w:rsidR="00D525CA">
          <w:rPr>
            <w:webHidden/>
          </w:rPr>
        </w:r>
        <w:r w:rsidR="00D525CA">
          <w:rPr>
            <w:webHidden/>
          </w:rPr>
          <w:fldChar w:fldCharType="separate"/>
        </w:r>
        <w:r w:rsidR="00FD2ADA">
          <w:rPr>
            <w:webHidden/>
          </w:rPr>
          <w:t>52</w:t>
        </w:r>
        <w:r w:rsidR="00D525CA">
          <w:rPr>
            <w:webHidden/>
          </w:rPr>
          <w:fldChar w:fldCharType="end"/>
        </w:r>
      </w:hyperlink>
    </w:p>
    <w:p w14:paraId="77115CEB" w14:textId="55986677" w:rsidR="00D525CA" w:rsidRPr="00B0310B" w:rsidRDefault="00B625A2">
      <w:pPr>
        <w:pStyle w:val="ndicedeilustraes"/>
        <w:tabs>
          <w:tab w:val="right" w:leader="dot" w:pos="9062"/>
        </w:tabs>
        <w:rPr>
          <w:rFonts w:ascii="Calibri" w:hAnsi="Calibri"/>
          <w:color w:val="auto"/>
          <w:sz w:val="22"/>
          <w:szCs w:val="22"/>
        </w:rPr>
      </w:pPr>
      <w:hyperlink w:anchor="_Toc55830721" w:history="1">
        <w:r w:rsidR="00D525CA" w:rsidRPr="00E75D90">
          <w:rPr>
            <w:rStyle w:val="Hyperlink"/>
          </w:rPr>
          <w:t>Figura 21 - Visão macro do sistema LORS</w:t>
        </w:r>
        <w:r w:rsidR="00D525CA">
          <w:rPr>
            <w:webHidden/>
          </w:rPr>
          <w:tab/>
        </w:r>
        <w:r w:rsidR="00D525CA">
          <w:rPr>
            <w:webHidden/>
          </w:rPr>
          <w:fldChar w:fldCharType="begin"/>
        </w:r>
        <w:r w:rsidR="00D525CA">
          <w:rPr>
            <w:webHidden/>
          </w:rPr>
          <w:instrText xml:space="preserve"> PAGEREF _Toc55830721 \h </w:instrText>
        </w:r>
        <w:r w:rsidR="00D525CA">
          <w:rPr>
            <w:webHidden/>
          </w:rPr>
        </w:r>
        <w:r w:rsidR="00D525CA">
          <w:rPr>
            <w:webHidden/>
          </w:rPr>
          <w:fldChar w:fldCharType="separate"/>
        </w:r>
        <w:r w:rsidR="00FD2ADA">
          <w:rPr>
            <w:webHidden/>
          </w:rPr>
          <w:t>54</w:t>
        </w:r>
        <w:r w:rsidR="00D525CA">
          <w:rPr>
            <w:webHidden/>
          </w:rPr>
          <w:fldChar w:fldCharType="end"/>
        </w:r>
      </w:hyperlink>
    </w:p>
    <w:p w14:paraId="70269C4E" w14:textId="563920CB" w:rsidR="00D525CA" w:rsidRPr="00B0310B" w:rsidRDefault="00B625A2">
      <w:pPr>
        <w:pStyle w:val="ndicedeilustraes"/>
        <w:tabs>
          <w:tab w:val="right" w:leader="dot" w:pos="9062"/>
        </w:tabs>
        <w:rPr>
          <w:rFonts w:ascii="Calibri" w:hAnsi="Calibri"/>
          <w:color w:val="auto"/>
          <w:sz w:val="22"/>
          <w:szCs w:val="22"/>
        </w:rPr>
      </w:pPr>
      <w:hyperlink w:anchor="_Toc55830722" w:history="1">
        <w:r w:rsidR="00D525CA" w:rsidRPr="00E75D90">
          <w:rPr>
            <w:rStyle w:val="Hyperlink"/>
          </w:rPr>
          <w:t>Figura 22 – A direita, parte superior da tela de recomendações. A esquerda, parte inferior da tela de recomendações</w:t>
        </w:r>
        <w:r w:rsidR="00D525CA">
          <w:rPr>
            <w:webHidden/>
          </w:rPr>
          <w:tab/>
        </w:r>
        <w:r w:rsidR="00D525CA">
          <w:rPr>
            <w:webHidden/>
          </w:rPr>
          <w:fldChar w:fldCharType="begin"/>
        </w:r>
        <w:r w:rsidR="00D525CA">
          <w:rPr>
            <w:webHidden/>
          </w:rPr>
          <w:instrText xml:space="preserve"> PAGEREF _Toc55830722 \h </w:instrText>
        </w:r>
        <w:r w:rsidR="00D525CA">
          <w:rPr>
            <w:webHidden/>
          </w:rPr>
        </w:r>
        <w:r w:rsidR="00D525CA">
          <w:rPr>
            <w:webHidden/>
          </w:rPr>
          <w:fldChar w:fldCharType="separate"/>
        </w:r>
        <w:r w:rsidR="00FD2ADA">
          <w:rPr>
            <w:webHidden/>
          </w:rPr>
          <w:t>56</w:t>
        </w:r>
        <w:r w:rsidR="00D525CA">
          <w:rPr>
            <w:webHidden/>
          </w:rPr>
          <w:fldChar w:fldCharType="end"/>
        </w:r>
      </w:hyperlink>
    </w:p>
    <w:p w14:paraId="0B80BAFA" w14:textId="14473CC6"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31DD092D" w14:textId="7D44167F" w:rsidR="00D525CA" w:rsidRPr="00B0310B"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830723" w:history="1">
        <w:r w:rsidR="00D525CA" w:rsidRPr="00C2042B">
          <w:rPr>
            <w:rStyle w:val="Hyperlink"/>
          </w:rPr>
          <w:t>Quadro 1 - Relação das funcionalidades desenvolvidas em cada artigo revisado</w:t>
        </w:r>
        <w:r w:rsidR="00D525CA">
          <w:rPr>
            <w:webHidden/>
          </w:rPr>
          <w:tab/>
        </w:r>
        <w:r w:rsidR="00D525CA">
          <w:rPr>
            <w:webHidden/>
          </w:rPr>
          <w:fldChar w:fldCharType="begin"/>
        </w:r>
        <w:r w:rsidR="00D525CA">
          <w:rPr>
            <w:webHidden/>
          </w:rPr>
          <w:instrText xml:space="preserve"> PAGEREF _Toc55830723 \h </w:instrText>
        </w:r>
        <w:r w:rsidR="00D525CA">
          <w:rPr>
            <w:webHidden/>
          </w:rPr>
        </w:r>
        <w:r w:rsidR="00D525CA">
          <w:rPr>
            <w:webHidden/>
          </w:rPr>
          <w:fldChar w:fldCharType="separate"/>
        </w:r>
        <w:r w:rsidR="00FD2ADA">
          <w:rPr>
            <w:webHidden/>
          </w:rPr>
          <w:t>31</w:t>
        </w:r>
        <w:r w:rsidR="00D525CA">
          <w:rPr>
            <w:webHidden/>
          </w:rPr>
          <w:fldChar w:fldCharType="end"/>
        </w:r>
      </w:hyperlink>
    </w:p>
    <w:p w14:paraId="07B5C85C" w14:textId="4013042E" w:rsidR="00D525CA" w:rsidRPr="00B0310B" w:rsidRDefault="00B625A2">
      <w:pPr>
        <w:pStyle w:val="ndicedeilustraes"/>
        <w:tabs>
          <w:tab w:val="right" w:leader="dot" w:pos="9062"/>
        </w:tabs>
        <w:rPr>
          <w:rFonts w:ascii="Calibri" w:hAnsi="Calibri"/>
          <w:color w:val="auto"/>
          <w:sz w:val="22"/>
          <w:szCs w:val="22"/>
        </w:rPr>
      </w:pPr>
      <w:hyperlink w:anchor="_Toc55830724" w:history="1">
        <w:r w:rsidR="00D525CA" w:rsidRPr="00C2042B">
          <w:rPr>
            <w:rStyle w:val="Hyperlink"/>
          </w:rPr>
          <w:t>Quadro 2 - Perguntas e respostas disponibilizadas a um certo público através dos formulários do Google.</w:t>
        </w:r>
        <w:r w:rsidR="00D525CA">
          <w:rPr>
            <w:webHidden/>
          </w:rPr>
          <w:tab/>
        </w:r>
        <w:r w:rsidR="00D525CA">
          <w:rPr>
            <w:webHidden/>
          </w:rPr>
          <w:fldChar w:fldCharType="begin"/>
        </w:r>
        <w:r w:rsidR="00D525CA">
          <w:rPr>
            <w:webHidden/>
          </w:rPr>
          <w:instrText xml:space="preserve"> PAGEREF _Toc55830724 \h </w:instrText>
        </w:r>
        <w:r w:rsidR="00D525CA">
          <w:rPr>
            <w:webHidden/>
          </w:rPr>
        </w:r>
        <w:r w:rsidR="00D525CA">
          <w:rPr>
            <w:webHidden/>
          </w:rPr>
          <w:fldChar w:fldCharType="separate"/>
        </w:r>
        <w:r w:rsidR="00FD2ADA">
          <w:rPr>
            <w:webHidden/>
          </w:rPr>
          <w:t>37</w:t>
        </w:r>
        <w:r w:rsidR="00D525CA">
          <w:rPr>
            <w:webHidden/>
          </w:rPr>
          <w:fldChar w:fldCharType="end"/>
        </w:r>
      </w:hyperlink>
    </w:p>
    <w:p w14:paraId="63D4300F" w14:textId="33A9454D" w:rsidR="00D525CA" w:rsidRPr="00B0310B" w:rsidRDefault="00B625A2">
      <w:pPr>
        <w:pStyle w:val="ndicedeilustraes"/>
        <w:tabs>
          <w:tab w:val="right" w:leader="dot" w:pos="9062"/>
        </w:tabs>
        <w:rPr>
          <w:rFonts w:ascii="Calibri" w:hAnsi="Calibri"/>
          <w:color w:val="auto"/>
          <w:sz w:val="22"/>
          <w:szCs w:val="22"/>
        </w:rPr>
      </w:pPr>
      <w:hyperlink w:anchor="_Toc55830725" w:history="1">
        <w:r w:rsidR="00D525CA" w:rsidRPr="00C2042B">
          <w:rPr>
            <w:rStyle w:val="Hyperlink"/>
          </w:rPr>
          <w:t>Quadro 3 - Lista de ações possíveis nos eventos</w:t>
        </w:r>
        <w:r w:rsidR="00D525CA">
          <w:rPr>
            <w:webHidden/>
          </w:rPr>
          <w:tab/>
        </w:r>
        <w:r w:rsidR="00D525CA">
          <w:rPr>
            <w:webHidden/>
          </w:rPr>
          <w:fldChar w:fldCharType="begin"/>
        </w:r>
        <w:r w:rsidR="00D525CA">
          <w:rPr>
            <w:webHidden/>
          </w:rPr>
          <w:instrText xml:space="preserve"> PAGEREF _Toc55830725 \h </w:instrText>
        </w:r>
        <w:r w:rsidR="00D525CA">
          <w:rPr>
            <w:webHidden/>
          </w:rPr>
        </w:r>
        <w:r w:rsidR="00D525CA">
          <w:rPr>
            <w:webHidden/>
          </w:rPr>
          <w:fldChar w:fldCharType="separate"/>
        </w:r>
        <w:r w:rsidR="00FD2ADA">
          <w:rPr>
            <w:webHidden/>
          </w:rPr>
          <w:t>48</w:t>
        </w:r>
        <w:r w:rsidR="00D525CA">
          <w:rPr>
            <w:webHidden/>
          </w:rPr>
          <w:fldChar w:fldCharType="end"/>
        </w:r>
      </w:hyperlink>
    </w:p>
    <w:p w14:paraId="5E44A9F5" w14:textId="1467032D" w:rsidR="00D525CA" w:rsidRPr="00B0310B" w:rsidRDefault="00B625A2">
      <w:pPr>
        <w:pStyle w:val="ndicedeilustraes"/>
        <w:tabs>
          <w:tab w:val="right" w:leader="dot" w:pos="9062"/>
        </w:tabs>
        <w:rPr>
          <w:rFonts w:ascii="Calibri" w:hAnsi="Calibri"/>
          <w:color w:val="auto"/>
          <w:sz w:val="22"/>
          <w:szCs w:val="22"/>
        </w:rPr>
      </w:pPr>
      <w:hyperlink w:anchor="_Toc55830726" w:history="1">
        <w:r w:rsidR="00D525CA" w:rsidRPr="00C2042B">
          <w:rPr>
            <w:rStyle w:val="Hyperlink"/>
          </w:rPr>
          <w:t>Quadro 4 - Campos e seus respectivos valores utilizados na recomendação</w:t>
        </w:r>
        <w:r w:rsidR="00D525CA">
          <w:rPr>
            <w:webHidden/>
          </w:rPr>
          <w:tab/>
        </w:r>
        <w:r w:rsidR="00D525CA">
          <w:rPr>
            <w:webHidden/>
          </w:rPr>
          <w:fldChar w:fldCharType="begin"/>
        </w:r>
        <w:r w:rsidR="00D525CA">
          <w:rPr>
            <w:webHidden/>
          </w:rPr>
          <w:instrText xml:space="preserve"> PAGEREF _Toc55830726 \h </w:instrText>
        </w:r>
        <w:r w:rsidR="00D525CA">
          <w:rPr>
            <w:webHidden/>
          </w:rPr>
        </w:r>
        <w:r w:rsidR="00D525CA">
          <w:rPr>
            <w:webHidden/>
          </w:rPr>
          <w:fldChar w:fldCharType="separate"/>
        </w:r>
        <w:r w:rsidR="00FD2ADA">
          <w:rPr>
            <w:webHidden/>
          </w:rPr>
          <w:t>55</w:t>
        </w:r>
        <w:r w:rsidR="00D525CA">
          <w:rPr>
            <w:webHidden/>
          </w:rPr>
          <w:fldChar w:fldCharType="end"/>
        </w:r>
      </w:hyperlink>
    </w:p>
    <w:p w14:paraId="0B38F52C" w14:textId="2690307E" w:rsidR="00D525CA" w:rsidRPr="00B0310B" w:rsidRDefault="00B625A2">
      <w:pPr>
        <w:pStyle w:val="ndicedeilustraes"/>
        <w:tabs>
          <w:tab w:val="right" w:leader="dot" w:pos="9062"/>
        </w:tabs>
        <w:rPr>
          <w:rFonts w:ascii="Calibri" w:hAnsi="Calibri"/>
          <w:color w:val="auto"/>
          <w:sz w:val="22"/>
          <w:szCs w:val="22"/>
        </w:rPr>
      </w:pPr>
      <w:hyperlink w:anchor="_Toc55830727" w:history="1">
        <w:r w:rsidR="00D525CA" w:rsidRPr="00C2042B">
          <w:rPr>
            <w:rStyle w:val="Hyperlink"/>
          </w:rPr>
          <w:t>Quadro 5 - relação dos gêneros e a classe utilizada no KNN</w:t>
        </w:r>
        <w:r w:rsidR="00D525CA">
          <w:rPr>
            <w:webHidden/>
          </w:rPr>
          <w:tab/>
        </w:r>
        <w:r w:rsidR="00D525CA">
          <w:rPr>
            <w:webHidden/>
          </w:rPr>
          <w:fldChar w:fldCharType="begin"/>
        </w:r>
        <w:r w:rsidR="00D525CA">
          <w:rPr>
            <w:webHidden/>
          </w:rPr>
          <w:instrText xml:space="preserve"> PAGEREF _Toc55830727 \h </w:instrText>
        </w:r>
        <w:r w:rsidR="00D525CA">
          <w:rPr>
            <w:webHidden/>
          </w:rPr>
        </w:r>
        <w:r w:rsidR="00D525CA">
          <w:rPr>
            <w:webHidden/>
          </w:rPr>
          <w:fldChar w:fldCharType="separate"/>
        </w:r>
        <w:r w:rsidR="00FD2ADA">
          <w:rPr>
            <w:webHidden/>
          </w:rPr>
          <w:t>57</w:t>
        </w:r>
        <w:r w:rsidR="00D525CA">
          <w:rPr>
            <w:webHidden/>
          </w:rPr>
          <w:fldChar w:fldCharType="end"/>
        </w:r>
      </w:hyperlink>
    </w:p>
    <w:p w14:paraId="2322524E" w14:textId="35833E2D" w:rsidR="00D525CA" w:rsidRPr="00B0310B" w:rsidRDefault="00B625A2">
      <w:pPr>
        <w:pStyle w:val="ndicedeilustraes"/>
        <w:tabs>
          <w:tab w:val="right" w:leader="dot" w:pos="9062"/>
        </w:tabs>
        <w:rPr>
          <w:rFonts w:ascii="Calibri" w:hAnsi="Calibri"/>
          <w:color w:val="auto"/>
          <w:sz w:val="22"/>
          <w:szCs w:val="22"/>
        </w:rPr>
      </w:pPr>
      <w:hyperlink w:anchor="_Toc55830728" w:history="1">
        <w:r w:rsidR="00D525CA" w:rsidRPr="00C2042B">
          <w:rPr>
            <w:rStyle w:val="Hyperlink"/>
          </w:rPr>
          <w:t>Quadro 6 - matriz confusão da classe 12, gênero musical country</w:t>
        </w:r>
        <w:r w:rsidR="00D525CA">
          <w:rPr>
            <w:webHidden/>
          </w:rPr>
          <w:tab/>
        </w:r>
        <w:r w:rsidR="00D525CA">
          <w:rPr>
            <w:webHidden/>
          </w:rPr>
          <w:fldChar w:fldCharType="begin"/>
        </w:r>
        <w:r w:rsidR="00D525CA">
          <w:rPr>
            <w:webHidden/>
          </w:rPr>
          <w:instrText xml:space="preserve"> PAGEREF _Toc55830728 \h </w:instrText>
        </w:r>
        <w:r w:rsidR="00D525CA">
          <w:rPr>
            <w:webHidden/>
          </w:rPr>
        </w:r>
        <w:r w:rsidR="00D525CA">
          <w:rPr>
            <w:webHidden/>
          </w:rPr>
          <w:fldChar w:fldCharType="separate"/>
        </w:r>
        <w:r w:rsidR="00FD2ADA">
          <w:rPr>
            <w:webHidden/>
          </w:rPr>
          <w:t>59</w:t>
        </w:r>
        <w:r w:rsidR="00D525CA">
          <w:rPr>
            <w:webHidden/>
          </w:rPr>
          <w:fldChar w:fldCharType="end"/>
        </w:r>
      </w:hyperlink>
    </w:p>
    <w:p w14:paraId="76BC5273" w14:textId="00E51388" w:rsidR="00D525CA" w:rsidRPr="00B0310B" w:rsidRDefault="00B625A2">
      <w:pPr>
        <w:pStyle w:val="ndicedeilustraes"/>
        <w:tabs>
          <w:tab w:val="right" w:leader="dot" w:pos="9062"/>
        </w:tabs>
        <w:rPr>
          <w:rFonts w:ascii="Calibri" w:hAnsi="Calibri"/>
          <w:color w:val="auto"/>
          <w:sz w:val="22"/>
          <w:szCs w:val="22"/>
        </w:rPr>
      </w:pPr>
      <w:hyperlink w:anchor="_Toc55830729" w:history="1">
        <w:r w:rsidR="00D525CA" w:rsidRPr="00C2042B">
          <w:rPr>
            <w:rStyle w:val="Hyperlink"/>
          </w:rPr>
          <w:t>Quadro 7 - Matrix confusão do usuário spotify:user:4i3jdhv6vubcjdpwsn38iv8u4</w:t>
        </w:r>
        <w:r w:rsidR="00D525CA">
          <w:rPr>
            <w:webHidden/>
          </w:rPr>
          <w:tab/>
        </w:r>
        <w:r w:rsidR="00D525CA">
          <w:rPr>
            <w:webHidden/>
          </w:rPr>
          <w:fldChar w:fldCharType="begin"/>
        </w:r>
        <w:r w:rsidR="00D525CA">
          <w:rPr>
            <w:webHidden/>
          </w:rPr>
          <w:instrText xml:space="preserve"> PAGEREF _Toc55830729 \h </w:instrText>
        </w:r>
        <w:r w:rsidR="00D525CA">
          <w:rPr>
            <w:webHidden/>
          </w:rPr>
        </w:r>
        <w:r w:rsidR="00D525CA">
          <w:rPr>
            <w:webHidden/>
          </w:rPr>
          <w:fldChar w:fldCharType="separate"/>
        </w:r>
        <w:r w:rsidR="00FD2ADA">
          <w:rPr>
            <w:webHidden/>
          </w:rPr>
          <w:t>60</w:t>
        </w:r>
        <w:r w:rsidR="00D525CA">
          <w:rPr>
            <w:webHidden/>
          </w:rPr>
          <w:fldChar w:fldCharType="end"/>
        </w:r>
      </w:hyperlink>
    </w:p>
    <w:p w14:paraId="075C8225" w14:textId="31B3F6FF"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AC1D7D"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61663A66" w14:textId="60559008" w:rsidR="00D525CA" w:rsidRPr="00B0310B"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830730" w:history="1">
        <w:r w:rsidR="00D525CA" w:rsidRPr="00B8667E">
          <w:rPr>
            <w:rStyle w:val="Hyperlink"/>
            <w:noProof/>
          </w:rPr>
          <w:t>1</w:t>
        </w:r>
        <w:r w:rsidR="00D525CA" w:rsidRPr="00B0310B">
          <w:rPr>
            <w:rFonts w:ascii="Calibri" w:hAnsi="Calibri"/>
            <w:b w:val="0"/>
            <w:iCs w:val="0"/>
            <w:caps w:val="0"/>
            <w:noProof/>
            <w:color w:val="auto"/>
            <w:sz w:val="22"/>
            <w:szCs w:val="22"/>
          </w:rPr>
          <w:tab/>
        </w:r>
        <w:r w:rsidR="00D525CA" w:rsidRPr="00B8667E">
          <w:rPr>
            <w:rStyle w:val="Hyperlink"/>
            <w:noProof/>
          </w:rPr>
          <w:t>Introdução</w:t>
        </w:r>
        <w:r w:rsidR="00D525CA">
          <w:rPr>
            <w:noProof/>
            <w:webHidden/>
          </w:rPr>
          <w:tab/>
        </w:r>
        <w:r w:rsidR="00D525CA">
          <w:rPr>
            <w:noProof/>
            <w:webHidden/>
          </w:rPr>
          <w:fldChar w:fldCharType="begin"/>
        </w:r>
        <w:r w:rsidR="00D525CA">
          <w:rPr>
            <w:noProof/>
            <w:webHidden/>
          </w:rPr>
          <w:instrText xml:space="preserve"> PAGEREF _Toc55830730 \h </w:instrText>
        </w:r>
        <w:r w:rsidR="00D525CA">
          <w:rPr>
            <w:noProof/>
            <w:webHidden/>
          </w:rPr>
        </w:r>
        <w:r w:rsidR="00D525CA">
          <w:rPr>
            <w:noProof/>
            <w:webHidden/>
          </w:rPr>
          <w:fldChar w:fldCharType="separate"/>
        </w:r>
        <w:r w:rsidR="00FD2ADA">
          <w:rPr>
            <w:noProof/>
            <w:webHidden/>
          </w:rPr>
          <w:t>11</w:t>
        </w:r>
        <w:r w:rsidR="00D525CA">
          <w:rPr>
            <w:noProof/>
            <w:webHidden/>
          </w:rPr>
          <w:fldChar w:fldCharType="end"/>
        </w:r>
      </w:hyperlink>
    </w:p>
    <w:p w14:paraId="29DB4D9F" w14:textId="43C91A37"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31" w:history="1">
        <w:r w:rsidR="00D525CA" w:rsidRPr="00B8667E">
          <w:rPr>
            <w:rStyle w:val="Hyperlink"/>
          </w:rPr>
          <w:t>1.1</w:t>
        </w:r>
        <w:r w:rsidR="00D525CA" w:rsidRPr="00B0310B">
          <w:rPr>
            <w:rFonts w:ascii="Calibri" w:hAnsi="Calibri"/>
            <w:iCs w:val="0"/>
            <w:color w:val="auto"/>
            <w:sz w:val="22"/>
            <w:szCs w:val="22"/>
          </w:rPr>
          <w:tab/>
        </w:r>
        <w:r w:rsidR="00D525CA" w:rsidRPr="00B8667E">
          <w:rPr>
            <w:rStyle w:val="Hyperlink"/>
          </w:rPr>
          <w:t>Objetivo Geral</w:t>
        </w:r>
        <w:r w:rsidR="00D525CA">
          <w:rPr>
            <w:webHidden/>
          </w:rPr>
          <w:tab/>
        </w:r>
        <w:r w:rsidR="00D525CA">
          <w:rPr>
            <w:webHidden/>
          </w:rPr>
          <w:fldChar w:fldCharType="begin"/>
        </w:r>
        <w:r w:rsidR="00D525CA">
          <w:rPr>
            <w:webHidden/>
          </w:rPr>
          <w:instrText xml:space="preserve"> PAGEREF _Toc55830731 \h </w:instrText>
        </w:r>
        <w:r w:rsidR="00D525CA">
          <w:rPr>
            <w:webHidden/>
          </w:rPr>
        </w:r>
        <w:r w:rsidR="00D525CA">
          <w:rPr>
            <w:webHidden/>
          </w:rPr>
          <w:fldChar w:fldCharType="separate"/>
        </w:r>
        <w:r w:rsidR="00FD2ADA">
          <w:rPr>
            <w:webHidden/>
          </w:rPr>
          <w:t>14</w:t>
        </w:r>
        <w:r w:rsidR="00D525CA">
          <w:rPr>
            <w:webHidden/>
          </w:rPr>
          <w:fldChar w:fldCharType="end"/>
        </w:r>
      </w:hyperlink>
    </w:p>
    <w:p w14:paraId="5D3D9C2F" w14:textId="282F27CB"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32" w:history="1">
        <w:r w:rsidR="00D525CA" w:rsidRPr="00B8667E">
          <w:rPr>
            <w:rStyle w:val="Hyperlink"/>
          </w:rPr>
          <w:t>1.2</w:t>
        </w:r>
        <w:r w:rsidR="00D525CA" w:rsidRPr="00B0310B">
          <w:rPr>
            <w:rFonts w:ascii="Calibri" w:hAnsi="Calibri"/>
            <w:iCs w:val="0"/>
            <w:color w:val="auto"/>
            <w:sz w:val="22"/>
            <w:szCs w:val="22"/>
          </w:rPr>
          <w:tab/>
        </w:r>
        <w:r w:rsidR="00D525CA" w:rsidRPr="00B8667E">
          <w:rPr>
            <w:rStyle w:val="Hyperlink"/>
          </w:rPr>
          <w:t>Objetivos Específicos</w:t>
        </w:r>
        <w:r w:rsidR="00D525CA">
          <w:rPr>
            <w:webHidden/>
          </w:rPr>
          <w:tab/>
        </w:r>
        <w:r w:rsidR="00D525CA">
          <w:rPr>
            <w:webHidden/>
          </w:rPr>
          <w:fldChar w:fldCharType="begin"/>
        </w:r>
        <w:r w:rsidR="00D525CA">
          <w:rPr>
            <w:webHidden/>
          </w:rPr>
          <w:instrText xml:space="preserve"> PAGEREF _Toc55830732 \h </w:instrText>
        </w:r>
        <w:r w:rsidR="00D525CA">
          <w:rPr>
            <w:webHidden/>
          </w:rPr>
        </w:r>
        <w:r w:rsidR="00D525CA">
          <w:rPr>
            <w:webHidden/>
          </w:rPr>
          <w:fldChar w:fldCharType="separate"/>
        </w:r>
        <w:r w:rsidR="00FD2ADA">
          <w:rPr>
            <w:webHidden/>
          </w:rPr>
          <w:t>14</w:t>
        </w:r>
        <w:r w:rsidR="00D525CA">
          <w:rPr>
            <w:webHidden/>
          </w:rPr>
          <w:fldChar w:fldCharType="end"/>
        </w:r>
      </w:hyperlink>
    </w:p>
    <w:p w14:paraId="1F9DA599" w14:textId="59B0D5C5"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33" w:history="1">
        <w:r w:rsidR="00D525CA" w:rsidRPr="00B8667E">
          <w:rPr>
            <w:rStyle w:val="Hyperlink"/>
          </w:rPr>
          <w:t>1.3</w:t>
        </w:r>
        <w:r w:rsidR="00D525CA" w:rsidRPr="00B0310B">
          <w:rPr>
            <w:rFonts w:ascii="Calibri" w:hAnsi="Calibri"/>
            <w:iCs w:val="0"/>
            <w:color w:val="auto"/>
            <w:sz w:val="22"/>
            <w:szCs w:val="22"/>
          </w:rPr>
          <w:tab/>
        </w:r>
        <w:r w:rsidR="00D525CA" w:rsidRPr="00B8667E">
          <w:rPr>
            <w:rStyle w:val="Hyperlink"/>
          </w:rPr>
          <w:t>Metodologia</w:t>
        </w:r>
        <w:r w:rsidR="00D525CA">
          <w:rPr>
            <w:webHidden/>
          </w:rPr>
          <w:tab/>
        </w:r>
        <w:r w:rsidR="00D525CA">
          <w:rPr>
            <w:webHidden/>
          </w:rPr>
          <w:fldChar w:fldCharType="begin"/>
        </w:r>
        <w:r w:rsidR="00D525CA">
          <w:rPr>
            <w:webHidden/>
          </w:rPr>
          <w:instrText xml:space="preserve"> PAGEREF _Toc55830733 \h </w:instrText>
        </w:r>
        <w:r w:rsidR="00D525CA">
          <w:rPr>
            <w:webHidden/>
          </w:rPr>
        </w:r>
        <w:r w:rsidR="00D525CA">
          <w:rPr>
            <w:webHidden/>
          </w:rPr>
          <w:fldChar w:fldCharType="separate"/>
        </w:r>
        <w:r w:rsidR="00FD2ADA">
          <w:rPr>
            <w:webHidden/>
          </w:rPr>
          <w:t>14</w:t>
        </w:r>
        <w:r w:rsidR="00D525CA">
          <w:rPr>
            <w:webHidden/>
          </w:rPr>
          <w:fldChar w:fldCharType="end"/>
        </w:r>
      </w:hyperlink>
    </w:p>
    <w:p w14:paraId="7DE68EFB" w14:textId="292E9662" w:rsidR="00D525CA" w:rsidRPr="00B0310B" w:rsidRDefault="00B625A2">
      <w:pPr>
        <w:pStyle w:val="Sumrio1"/>
        <w:tabs>
          <w:tab w:val="right" w:leader="dot" w:pos="9062"/>
        </w:tabs>
        <w:rPr>
          <w:rFonts w:ascii="Calibri" w:hAnsi="Calibri"/>
          <w:b w:val="0"/>
          <w:iCs w:val="0"/>
          <w:caps w:val="0"/>
          <w:noProof/>
          <w:color w:val="auto"/>
          <w:sz w:val="22"/>
          <w:szCs w:val="22"/>
        </w:rPr>
      </w:pPr>
      <w:hyperlink w:anchor="_Toc55830734" w:history="1">
        <w:r w:rsidR="00D525CA" w:rsidRPr="00B8667E">
          <w:rPr>
            <w:rStyle w:val="Hyperlink"/>
            <w:noProof/>
          </w:rPr>
          <w:t>2</w:t>
        </w:r>
        <w:r w:rsidR="00D525CA" w:rsidRPr="00B0310B">
          <w:rPr>
            <w:rFonts w:ascii="Calibri" w:hAnsi="Calibri"/>
            <w:b w:val="0"/>
            <w:iCs w:val="0"/>
            <w:caps w:val="0"/>
            <w:noProof/>
            <w:color w:val="auto"/>
            <w:sz w:val="22"/>
            <w:szCs w:val="22"/>
          </w:rPr>
          <w:tab/>
        </w:r>
        <w:r w:rsidR="00D525CA" w:rsidRPr="00B8667E">
          <w:rPr>
            <w:rStyle w:val="Hyperlink"/>
            <w:noProof/>
          </w:rPr>
          <w:t>Trabalhos relacionados</w:t>
        </w:r>
        <w:r w:rsidR="00D525CA">
          <w:rPr>
            <w:noProof/>
            <w:webHidden/>
          </w:rPr>
          <w:tab/>
        </w:r>
        <w:r w:rsidR="00D525CA">
          <w:rPr>
            <w:noProof/>
            <w:webHidden/>
          </w:rPr>
          <w:fldChar w:fldCharType="begin"/>
        </w:r>
        <w:r w:rsidR="00D525CA">
          <w:rPr>
            <w:noProof/>
            <w:webHidden/>
          </w:rPr>
          <w:instrText xml:space="preserve"> PAGEREF _Toc55830734 \h </w:instrText>
        </w:r>
        <w:r w:rsidR="00D525CA">
          <w:rPr>
            <w:noProof/>
            <w:webHidden/>
          </w:rPr>
        </w:r>
        <w:r w:rsidR="00D525CA">
          <w:rPr>
            <w:noProof/>
            <w:webHidden/>
          </w:rPr>
          <w:fldChar w:fldCharType="separate"/>
        </w:r>
        <w:r w:rsidR="00FD2ADA">
          <w:rPr>
            <w:noProof/>
            <w:webHidden/>
          </w:rPr>
          <w:t>16</w:t>
        </w:r>
        <w:r w:rsidR="00D525CA">
          <w:rPr>
            <w:noProof/>
            <w:webHidden/>
          </w:rPr>
          <w:fldChar w:fldCharType="end"/>
        </w:r>
      </w:hyperlink>
    </w:p>
    <w:p w14:paraId="1108406D" w14:textId="2DB25824"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35" w:history="1">
        <w:r w:rsidR="00D525CA" w:rsidRPr="00B8667E">
          <w:rPr>
            <w:rStyle w:val="Hyperlink"/>
          </w:rPr>
          <w:t>2.1</w:t>
        </w:r>
        <w:r w:rsidR="00D525CA" w:rsidRPr="00B0310B">
          <w:rPr>
            <w:rFonts w:ascii="Calibri" w:hAnsi="Calibri"/>
            <w:iCs w:val="0"/>
            <w:color w:val="auto"/>
            <w:sz w:val="22"/>
            <w:szCs w:val="22"/>
          </w:rPr>
          <w:tab/>
        </w:r>
        <w:r w:rsidR="00D525CA" w:rsidRPr="00B8667E">
          <w:rPr>
            <w:rStyle w:val="Hyperlink"/>
          </w:rPr>
          <w:t>Levantamento bibliográfico inicial</w:t>
        </w:r>
        <w:r w:rsidR="00D525CA">
          <w:rPr>
            <w:webHidden/>
          </w:rPr>
          <w:tab/>
        </w:r>
        <w:r w:rsidR="00D525CA">
          <w:rPr>
            <w:webHidden/>
          </w:rPr>
          <w:fldChar w:fldCharType="begin"/>
        </w:r>
        <w:r w:rsidR="00D525CA">
          <w:rPr>
            <w:webHidden/>
          </w:rPr>
          <w:instrText xml:space="preserve"> PAGEREF _Toc55830735 \h </w:instrText>
        </w:r>
        <w:r w:rsidR="00D525CA">
          <w:rPr>
            <w:webHidden/>
          </w:rPr>
        </w:r>
        <w:r w:rsidR="00D525CA">
          <w:rPr>
            <w:webHidden/>
          </w:rPr>
          <w:fldChar w:fldCharType="separate"/>
        </w:r>
        <w:r w:rsidR="00FD2ADA">
          <w:rPr>
            <w:webHidden/>
          </w:rPr>
          <w:t>16</w:t>
        </w:r>
        <w:r w:rsidR="00D525CA">
          <w:rPr>
            <w:webHidden/>
          </w:rPr>
          <w:fldChar w:fldCharType="end"/>
        </w:r>
      </w:hyperlink>
    </w:p>
    <w:p w14:paraId="049C5836" w14:textId="56045515"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36" w:history="1">
        <w:r w:rsidR="00D525CA" w:rsidRPr="00B8667E">
          <w:rPr>
            <w:rStyle w:val="Hyperlink"/>
          </w:rPr>
          <w:t>2.2</w:t>
        </w:r>
        <w:r w:rsidR="00D525CA" w:rsidRPr="00B0310B">
          <w:rPr>
            <w:rFonts w:ascii="Calibri" w:hAnsi="Calibri"/>
            <w:iCs w:val="0"/>
            <w:color w:val="auto"/>
            <w:sz w:val="22"/>
            <w:szCs w:val="22"/>
          </w:rPr>
          <w:tab/>
        </w:r>
        <w:r w:rsidR="00D525CA" w:rsidRPr="00B8667E">
          <w:rPr>
            <w:rStyle w:val="Hyperlink"/>
          </w:rPr>
          <w:t>O protocolo de revisão</w:t>
        </w:r>
        <w:r w:rsidR="00D525CA">
          <w:rPr>
            <w:webHidden/>
          </w:rPr>
          <w:tab/>
        </w:r>
        <w:r w:rsidR="00D525CA">
          <w:rPr>
            <w:webHidden/>
          </w:rPr>
          <w:fldChar w:fldCharType="begin"/>
        </w:r>
        <w:r w:rsidR="00D525CA">
          <w:rPr>
            <w:webHidden/>
          </w:rPr>
          <w:instrText xml:space="preserve"> PAGEREF _Toc55830736 \h </w:instrText>
        </w:r>
        <w:r w:rsidR="00D525CA">
          <w:rPr>
            <w:webHidden/>
          </w:rPr>
        </w:r>
        <w:r w:rsidR="00D525CA">
          <w:rPr>
            <w:webHidden/>
          </w:rPr>
          <w:fldChar w:fldCharType="separate"/>
        </w:r>
        <w:r w:rsidR="00FD2ADA">
          <w:rPr>
            <w:webHidden/>
          </w:rPr>
          <w:t>17</w:t>
        </w:r>
        <w:r w:rsidR="00D525CA">
          <w:rPr>
            <w:webHidden/>
          </w:rPr>
          <w:fldChar w:fldCharType="end"/>
        </w:r>
      </w:hyperlink>
    </w:p>
    <w:p w14:paraId="7CF0D572" w14:textId="78435E01"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37" w:history="1">
        <w:r w:rsidR="00D525CA" w:rsidRPr="00B8667E">
          <w:rPr>
            <w:rStyle w:val="Hyperlink"/>
          </w:rPr>
          <w:t>2.3</w:t>
        </w:r>
        <w:r w:rsidR="00D525CA" w:rsidRPr="00B0310B">
          <w:rPr>
            <w:rFonts w:ascii="Calibri" w:hAnsi="Calibri"/>
            <w:iCs w:val="0"/>
            <w:color w:val="auto"/>
            <w:sz w:val="22"/>
            <w:szCs w:val="22"/>
          </w:rPr>
          <w:tab/>
        </w:r>
        <w:r w:rsidR="00D525CA" w:rsidRPr="00B8667E">
          <w:rPr>
            <w:rStyle w:val="Hyperlink"/>
          </w:rPr>
          <w:t>PROCURA NOS MOTORES DE BUSCA</w:t>
        </w:r>
        <w:r w:rsidR="00D525CA">
          <w:rPr>
            <w:webHidden/>
          </w:rPr>
          <w:tab/>
        </w:r>
        <w:r w:rsidR="00D525CA">
          <w:rPr>
            <w:webHidden/>
          </w:rPr>
          <w:fldChar w:fldCharType="begin"/>
        </w:r>
        <w:r w:rsidR="00D525CA">
          <w:rPr>
            <w:webHidden/>
          </w:rPr>
          <w:instrText xml:space="preserve"> PAGEREF _Toc55830737 \h </w:instrText>
        </w:r>
        <w:r w:rsidR="00D525CA">
          <w:rPr>
            <w:webHidden/>
          </w:rPr>
        </w:r>
        <w:r w:rsidR="00D525CA">
          <w:rPr>
            <w:webHidden/>
          </w:rPr>
          <w:fldChar w:fldCharType="separate"/>
        </w:r>
        <w:r w:rsidR="00FD2ADA">
          <w:rPr>
            <w:webHidden/>
          </w:rPr>
          <w:t>18</w:t>
        </w:r>
        <w:r w:rsidR="00D525CA">
          <w:rPr>
            <w:webHidden/>
          </w:rPr>
          <w:fldChar w:fldCharType="end"/>
        </w:r>
      </w:hyperlink>
    </w:p>
    <w:p w14:paraId="3E3981B5" w14:textId="29E455F2"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38" w:history="1">
        <w:r w:rsidR="00D525CA" w:rsidRPr="00B8667E">
          <w:rPr>
            <w:rStyle w:val="Hyperlink"/>
          </w:rPr>
          <w:t>2.4</w:t>
        </w:r>
        <w:r w:rsidR="00D525CA" w:rsidRPr="00B0310B">
          <w:rPr>
            <w:rFonts w:ascii="Calibri" w:hAnsi="Calibri"/>
            <w:iCs w:val="0"/>
            <w:color w:val="auto"/>
            <w:sz w:val="22"/>
            <w:szCs w:val="22"/>
          </w:rPr>
          <w:tab/>
        </w:r>
        <w:r w:rsidR="00D525CA" w:rsidRPr="00B8667E">
          <w:rPr>
            <w:rStyle w:val="Hyperlink"/>
          </w:rPr>
          <w:t>ETAPAS DA REVISÃO DOS TRABALHOS</w:t>
        </w:r>
        <w:r w:rsidR="00D525CA">
          <w:rPr>
            <w:webHidden/>
          </w:rPr>
          <w:tab/>
        </w:r>
        <w:r w:rsidR="00D525CA">
          <w:rPr>
            <w:webHidden/>
          </w:rPr>
          <w:fldChar w:fldCharType="begin"/>
        </w:r>
        <w:r w:rsidR="00D525CA">
          <w:rPr>
            <w:webHidden/>
          </w:rPr>
          <w:instrText xml:space="preserve"> PAGEREF _Toc55830738 \h </w:instrText>
        </w:r>
        <w:r w:rsidR="00D525CA">
          <w:rPr>
            <w:webHidden/>
          </w:rPr>
        </w:r>
        <w:r w:rsidR="00D525CA">
          <w:rPr>
            <w:webHidden/>
          </w:rPr>
          <w:fldChar w:fldCharType="separate"/>
        </w:r>
        <w:r w:rsidR="00FD2ADA">
          <w:rPr>
            <w:webHidden/>
          </w:rPr>
          <w:t>20</w:t>
        </w:r>
        <w:r w:rsidR="00D525CA">
          <w:rPr>
            <w:webHidden/>
          </w:rPr>
          <w:fldChar w:fldCharType="end"/>
        </w:r>
      </w:hyperlink>
    </w:p>
    <w:p w14:paraId="3F31CA01" w14:textId="283D24F3"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39" w:history="1">
        <w:r w:rsidR="00D525CA" w:rsidRPr="00B8667E">
          <w:rPr>
            <w:rStyle w:val="Hyperlink"/>
          </w:rPr>
          <w:t>2.4.1</w:t>
        </w:r>
        <w:r w:rsidR="00D525CA" w:rsidRPr="00B0310B">
          <w:rPr>
            <w:rFonts w:ascii="Calibri" w:hAnsi="Calibri"/>
            <w:iCs w:val="0"/>
            <w:color w:val="auto"/>
            <w:sz w:val="22"/>
            <w:szCs w:val="22"/>
          </w:rPr>
          <w:tab/>
        </w:r>
        <w:r w:rsidR="00D525CA" w:rsidRPr="00B8667E">
          <w:rPr>
            <w:rStyle w:val="Hyperlink"/>
          </w:rPr>
          <w:t>Trabalhos selecionados</w:t>
        </w:r>
        <w:r w:rsidR="00D525CA">
          <w:rPr>
            <w:webHidden/>
          </w:rPr>
          <w:tab/>
        </w:r>
        <w:r w:rsidR="00D525CA">
          <w:rPr>
            <w:webHidden/>
          </w:rPr>
          <w:fldChar w:fldCharType="begin"/>
        </w:r>
        <w:r w:rsidR="00D525CA">
          <w:rPr>
            <w:webHidden/>
          </w:rPr>
          <w:instrText xml:space="preserve"> PAGEREF _Toc55830739 \h </w:instrText>
        </w:r>
        <w:r w:rsidR="00D525CA">
          <w:rPr>
            <w:webHidden/>
          </w:rPr>
        </w:r>
        <w:r w:rsidR="00D525CA">
          <w:rPr>
            <w:webHidden/>
          </w:rPr>
          <w:fldChar w:fldCharType="separate"/>
        </w:r>
        <w:r w:rsidR="00FD2ADA">
          <w:rPr>
            <w:webHidden/>
          </w:rPr>
          <w:t>21</w:t>
        </w:r>
        <w:r w:rsidR="00D525CA">
          <w:rPr>
            <w:webHidden/>
          </w:rPr>
          <w:fldChar w:fldCharType="end"/>
        </w:r>
      </w:hyperlink>
    </w:p>
    <w:p w14:paraId="741F6C9D" w14:textId="63622B8B"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40" w:history="1">
        <w:r w:rsidR="00D525CA" w:rsidRPr="00B8667E">
          <w:rPr>
            <w:rStyle w:val="Hyperlink"/>
          </w:rPr>
          <w:t>2.5</w:t>
        </w:r>
        <w:r w:rsidR="00D525CA" w:rsidRPr="00B0310B">
          <w:rPr>
            <w:rFonts w:ascii="Calibri" w:hAnsi="Calibri"/>
            <w:iCs w:val="0"/>
            <w:color w:val="auto"/>
            <w:sz w:val="22"/>
            <w:szCs w:val="22"/>
          </w:rPr>
          <w:tab/>
        </w:r>
        <w:r w:rsidR="00D525CA" w:rsidRPr="00B8667E">
          <w:rPr>
            <w:rStyle w:val="Hyperlink"/>
          </w:rPr>
          <w:t>FUNCIONALIDADES DOS TRABALHOS INVESTIGADOS</w:t>
        </w:r>
        <w:r w:rsidR="00D525CA">
          <w:rPr>
            <w:webHidden/>
          </w:rPr>
          <w:tab/>
        </w:r>
        <w:r w:rsidR="00D525CA">
          <w:rPr>
            <w:webHidden/>
          </w:rPr>
          <w:fldChar w:fldCharType="begin"/>
        </w:r>
        <w:r w:rsidR="00D525CA">
          <w:rPr>
            <w:webHidden/>
          </w:rPr>
          <w:instrText xml:space="preserve"> PAGEREF _Toc55830740 \h </w:instrText>
        </w:r>
        <w:r w:rsidR="00D525CA">
          <w:rPr>
            <w:webHidden/>
          </w:rPr>
        </w:r>
        <w:r w:rsidR="00D525CA">
          <w:rPr>
            <w:webHidden/>
          </w:rPr>
          <w:fldChar w:fldCharType="separate"/>
        </w:r>
        <w:r w:rsidR="00FD2ADA">
          <w:rPr>
            <w:webHidden/>
          </w:rPr>
          <w:t>30</w:t>
        </w:r>
        <w:r w:rsidR="00D525CA">
          <w:rPr>
            <w:webHidden/>
          </w:rPr>
          <w:fldChar w:fldCharType="end"/>
        </w:r>
      </w:hyperlink>
    </w:p>
    <w:p w14:paraId="7496C495" w14:textId="0FA02F87"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41" w:history="1">
        <w:r w:rsidR="00D525CA" w:rsidRPr="00B8667E">
          <w:rPr>
            <w:rStyle w:val="Hyperlink"/>
          </w:rPr>
          <w:t>2.6</w:t>
        </w:r>
        <w:r w:rsidR="00D525CA" w:rsidRPr="00B0310B">
          <w:rPr>
            <w:rFonts w:ascii="Calibri" w:hAnsi="Calibri"/>
            <w:iCs w:val="0"/>
            <w:color w:val="auto"/>
            <w:sz w:val="22"/>
            <w:szCs w:val="22"/>
          </w:rPr>
          <w:tab/>
        </w:r>
        <w:r w:rsidR="00D525CA" w:rsidRPr="00B8667E">
          <w:rPr>
            <w:rStyle w:val="Hyperlink"/>
          </w:rPr>
          <w:t>Conclusões dos trabalhos revisados</w:t>
        </w:r>
        <w:r w:rsidR="00D525CA">
          <w:rPr>
            <w:webHidden/>
          </w:rPr>
          <w:tab/>
        </w:r>
        <w:r w:rsidR="00D525CA">
          <w:rPr>
            <w:webHidden/>
          </w:rPr>
          <w:fldChar w:fldCharType="begin"/>
        </w:r>
        <w:r w:rsidR="00D525CA">
          <w:rPr>
            <w:webHidden/>
          </w:rPr>
          <w:instrText xml:space="preserve"> PAGEREF _Toc55830741 \h </w:instrText>
        </w:r>
        <w:r w:rsidR="00D525CA">
          <w:rPr>
            <w:webHidden/>
          </w:rPr>
        </w:r>
        <w:r w:rsidR="00D525CA">
          <w:rPr>
            <w:webHidden/>
          </w:rPr>
          <w:fldChar w:fldCharType="separate"/>
        </w:r>
        <w:r w:rsidR="00FD2ADA">
          <w:rPr>
            <w:webHidden/>
          </w:rPr>
          <w:t>33</w:t>
        </w:r>
        <w:r w:rsidR="00D525CA">
          <w:rPr>
            <w:webHidden/>
          </w:rPr>
          <w:fldChar w:fldCharType="end"/>
        </w:r>
      </w:hyperlink>
    </w:p>
    <w:p w14:paraId="57008A94" w14:textId="706A8DED" w:rsidR="00D525CA" w:rsidRPr="00B0310B" w:rsidRDefault="00B625A2">
      <w:pPr>
        <w:pStyle w:val="Sumrio1"/>
        <w:tabs>
          <w:tab w:val="right" w:leader="dot" w:pos="9062"/>
        </w:tabs>
        <w:rPr>
          <w:rFonts w:ascii="Calibri" w:hAnsi="Calibri"/>
          <w:b w:val="0"/>
          <w:iCs w:val="0"/>
          <w:caps w:val="0"/>
          <w:noProof/>
          <w:color w:val="auto"/>
          <w:sz w:val="22"/>
          <w:szCs w:val="22"/>
        </w:rPr>
      </w:pPr>
      <w:hyperlink w:anchor="_Toc55830742" w:history="1">
        <w:r w:rsidR="00D525CA" w:rsidRPr="00B8667E">
          <w:rPr>
            <w:rStyle w:val="Hyperlink"/>
            <w:noProof/>
          </w:rPr>
          <w:t>3</w:t>
        </w:r>
        <w:r w:rsidR="00D525CA" w:rsidRPr="00B0310B">
          <w:rPr>
            <w:rFonts w:ascii="Calibri" w:hAnsi="Calibri"/>
            <w:b w:val="0"/>
            <w:iCs w:val="0"/>
            <w:caps w:val="0"/>
            <w:noProof/>
            <w:color w:val="auto"/>
            <w:sz w:val="22"/>
            <w:szCs w:val="22"/>
          </w:rPr>
          <w:tab/>
        </w:r>
        <w:r w:rsidR="00D525CA" w:rsidRPr="00B8667E">
          <w:rPr>
            <w:rStyle w:val="Hyperlink"/>
            <w:noProof/>
          </w:rPr>
          <w:t>COLETA DO CONTEXTO DOS USUáRIOS</w:t>
        </w:r>
        <w:r w:rsidR="00D525CA">
          <w:rPr>
            <w:noProof/>
            <w:webHidden/>
          </w:rPr>
          <w:tab/>
        </w:r>
        <w:r w:rsidR="00D525CA">
          <w:rPr>
            <w:noProof/>
            <w:webHidden/>
          </w:rPr>
          <w:fldChar w:fldCharType="begin"/>
        </w:r>
        <w:r w:rsidR="00D525CA">
          <w:rPr>
            <w:noProof/>
            <w:webHidden/>
          </w:rPr>
          <w:instrText xml:space="preserve"> PAGEREF _Toc55830742 \h </w:instrText>
        </w:r>
        <w:r w:rsidR="00D525CA">
          <w:rPr>
            <w:noProof/>
            <w:webHidden/>
          </w:rPr>
        </w:r>
        <w:r w:rsidR="00D525CA">
          <w:rPr>
            <w:noProof/>
            <w:webHidden/>
          </w:rPr>
          <w:fldChar w:fldCharType="separate"/>
        </w:r>
        <w:r w:rsidR="00FD2ADA">
          <w:rPr>
            <w:noProof/>
            <w:webHidden/>
          </w:rPr>
          <w:t>34</w:t>
        </w:r>
        <w:r w:rsidR="00D525CA">
          <w:rPr>
            <w:noProof/>
            <w:webHidden/>
          </w:rPr>
          <w:fldChar w:fldCharType="end"/>
        </w:r>
      </w:hyperlink>
    </w:p>
    <w:p w14:paraId="4AD132BF" w14:textId="506B20C9"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43" w:history="1">
        <w:r w:rsidR="00D525CA" w:rsidRPr="00B8667E">
          <w:rPr>
            <w:rStyle w:val="Hyperlink"/>
          </w:rPr>
          <w:t>3.1</w:t>
        </w:r>
        <w:r w:rsidR="00D525CA" w:rsidRPr="00B0310B">
          <w:rPr>
            <w:rFonts w:ascii="Calibri" w:hAnsi="Calibri"/>
            <w:iCs w:val="0"/>
            <w:color w:val="auto"/>
            <w:sz w:val="22"/>
            <w:szCs w:val="22"/>
          </w:rPr>
          <w:tab/>
        </w:r>
        <w:r w:rsidR="00D525CA" w:rsidRPr="00B8667E">
          <w:rPr>
            <w:rStyle w:val="Hyperlink"/>
          </w:rPr>
          <w:t>Contexto</w:t>
        </w:r>
        <w:r w:rsidR="00D525CA">
          <w:rPr>
            <w:webHidden/>
          </w:rPr>
          <w:tab/>
        </w:r>
        <w:r w:rsidR="00D525CA">
          <w:rPr>
            <w:webHidden/>
          </w:rPr>
          <w:fldChar w:fldCharType="begin"/>
        </w:r>
        <w:r w:rsidR="00D525CA">
          <w:rPr>
            <w:webHidden/>
          </w:rPr>
          <w:instrText xml:space="preserve"> PAGEREF _Toc55830743 \h </w:instrText>
        </w:r>
        <w:r w:rsidR="00D525CA">
          <w:rPr>
            <w:webHidden/>
          </w:rPr>
        </w:r>
        <w:r w:rsidR="00D525CA">
          <w:rPr>
            <w:webHidden/>
          </w:rPr>
          <w:fldChar w:fldCharType="separate"/>
        </w:r>
        <w:r w:rsidR="00FD2ADA">
          <w:rPr>
            <w:webHidden/>
          </w:rPr>
          <w:t>34</w:t>
        </w:r>
        <w:r w:rsidR="00D525CA">
          <w:rPr>
            <w:webHidden/>
          </w:rPr>
          <w:fldChar w:fldCharType="end"/>
        </w:r>
      </w:hyperlink>
    </w:p>
    <w:p w14:paraId="5694A134" w14:textId="7575A02B"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44" w:history="1">
        <w:r w:rsidR="00D525CA" w:rsidRPr="00B8667E">
          <w:rPr>
            <w:rStyle w:val="Hyperlink"/>
          </w:rPr>
          <w:t>3.1.1</w:t>
        </w:r>
        <w:r w:rsidR="00D525CA" w:rsidRPr="00B0310B">
          <w:rPr>
            <w:rFonts w:ascii="Calibri" w:hAnsi="Calibri"/>
            <w:iCs w:val="0"/>
            <w:color w:val="auto"/>
            <w:sz w:val="22"/>
            <w:szCs w:val="22"/>
          </w:rPr>
          <w:tab/>
        </w:r>
        <w:r w:rsidR="00D525CA" w:rsidRPr="00B8667E">
          <w:rPr>
            <w:rStyle w:val="Hyperlink"/>
          </w:rPr>
          <w:t>O que é o contexto comportamental?</w:t>
        </w:r>
        <w:r w:rsidR="00D525CA">
          <w:rPr>
            <w:webHidden/>
          </w:rPr>
          <w:tab/>
        </w:r>
        <w:r w:rsidR="00D525CA">
          <w:rPr>
            <w:webHidden/>
          </w:rPr>
          <w:fldChar w:fldCharType="begin"/>
        </w:r>
        <w:r w:rsidR="00D525CA">
          <w:rPr>
            <w:webHidden/>
          </w:rPr>
          <w:instrText xml:space="preserve"> PAGEREF _Toc55830744 \h </w:instrText>
        </w:r>
        <w:r w:rsidR="00D525CA">
          <w:rPr>
            <w:webHidden/>
          </w:rPr>
        </w:r>
        <w:r w:rsidR="00D525CA">
          <w:rPr>
            <w:webHidden/>
          </w:rPr>
          <w:fldChar w:fldCharType="separate"/>
        </w:r>
        <w:r w:rsidR="00FD2ADA">
          <w:rPr>
            <w:webHidden/>
          </w:rPr>
          <w:t>35</w:t>
        </w:r>
        <w:r w:rsidR="00D525CA">
          <w:rPr>
            <w:webHidden/>
          </w:rPr>
          <w:fldChar w:fldCharType="end"/>
        </w:r>
      </w:hyperlink>
    </w:p>
    <w:p w14:paraId="1EF91D3C" w14:textId="43608A21"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45" w:history="1">
        <w:r w:rsidR="00D525CA" w:rsidRPr="00B8667E">
          <w:rPr>
            <w:rStyle w:val="Hyperlink"/>
          </w:rPr>
          <w:t>3.1.2</w:t>
        </w:r>
        <w:r w:rsidR="00D525CA" w:rsidRPr="00B0310B">
          <w:rPr>
            <w:rFonts w:ascii="Calibri" w:hAnsi="Calibri"/>
            <w:iCs w:val="0"/>
            <w:color w:val="auto"/>
            <w:sz w:val="22"/>
            <w:szCs w:val="22"/>
          </w:rPr>
          <w:tab/>
        </w:r>
        <w:r w:rsidR="00D525CA" w:rsidRPr="00B8667E">
          <w:rPr>
            <w:rStyle w:val="Hyperlink"/>
          </w:rPr>
          <w:t>O que é o contexto de ambiente?</w:t>
        </w:r>
        <w:r w:rsidR="00D525CA">
          <w:rPr>
            <w:webHidden/>
          </w:rPr>
          <w:tab/>
        </w:r>
        <w:r w:rsidR="00D525CA">
          <w:rPr>
            <w:webHidden/>
          </w:rPr>
          <w:fldChar w:fldCharType="begin"/>
        </w:r>
        <w:r w:rsidR="00D525CA">
          <w:rPr>
            <w:webHidden/>
          </w:rPr>
          <w:instrText xml:space="preserve"> PAGEREF _Toc55830745 \h </w:instrText>
        </w:r>
        <w:r w:rsidR="00D525CA">
          <w:rPr>
            <w:webHidden/>
          </w:rPr>
        </w:r>
        <w:r w:rsidR="00D525CA">
          <w:rPr>
            <w:webHidden/>
          </w:rPr>
          <w:fldChar w:fldCharType="separate"/>
        </w:r>
        <w:r w:rsidR="00FD2ADA">
          <w:rPr>
            <w:webHidden/>
          </w:rPr>
          <w:t>35</w:t>
        </w:r>
        <w:r w:rsidR="00D525CA">
          <w:rPr>
            <w:webHidden/>
          </w:rPr>
          <w:fldChar w:fldCharType="end"/>
        </w:r>
      </w:hyperlink>
    </w:p>
    <w:p w14:paraId="55E35C5D" w14:textId="3548E8A6"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46" w:history="1">
        <w:r w:rsidR="00D525CA" w:rsidRPr="00B8667E">
          <w:rPr>
            <w:rStyle w:val="Hyperlink"/>
          </w:rPr>
          <w:t>3.1.3</w:t>
        </w:r>
        <w:r w:rsidR="00D525CA" w:rsidRPr="00B0310B">
          <w:rPr>
            <w:rFonts w:ascii="Calibri" w:hAnsi="Calibri"/>
            <w:iCs w:val="0"/>
            <w:color w:val="auto"/>
            <w:sz w:val="22"/>
            <w:szCs w:val="22"/>
          </w:rPr>
          <w:tab/>
        </w:r>
        <w:r w:rsidR="00D525CA" w:rsidRPr="00B8667E">
          <w:rPr>
            <w:rStyle w:val="Hyperlink"/>
          </w:rPr>
          <w:t>Como serão obtidos os contextos?</w:t>
        </w:r>
        <w:r w:rsidR="00D525CA">
          <w:rPr>
            <w:webHidden/>
          </w:rPr>
          <w:tab/>
        </w:r>
        <w:r w:rsidR="00D525CA">
          <w:rPr>
            <w:webHidden/>
          </w:rPr>
          <w:fldChar w:fldCharType="begin"/>
        </w:r>
        <w:r w:rsidR="00D525CA">
          <w:rPr>
            <w:webHidden/>
          </w:rPr>
          <w:instrText xml:space="preserve"> PAGEREF _Toc55830746 \h </w:instrText>
        </w:r>
        <w:r w:rsidR="00D525CA">
          <w:rPr>
            <w:webHidden/>
          </w:rPr>
        </w:r>
        <w:r w:rsidR="00D525CA">
          <w:rPr>
            <w:webHidden/>
          </w:rPr>
          <w:fldChar w:fldCharType="separate"/>
        </w:r>
        <w:r w:rsidR="00FD2ADA">
          <w:rPr>
            <w:webHidden/>
          </w:rPr>
          <w:t>36</w:t>
        </w:r>
        <w:r w:rsidR="00D525CA">
          <w:rPr>
            <w:webHidden/>
          </w:rPr>
          <w:fldChar w:fldCharType="end"/>
        </w:r>
      </w:hyperlink>
    </w:p>
    <w:p w14:paraId="0E5B4643" w14:textId="514E099B"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47" w:history="1">
        <w:r w:rsidR="00D525CA" w:rsidRPr="00B8667E">
          <w:rPr>
            <w:rStyle w:val="Hyperlink"/>
          </w:rPr>
          <w:t>3.1.4</w:t>
        </w:r>
        <w:r w:rsidR="00D525CA" w:rsidRPr="00B0310B">
          <w:rPr>
            <w:rFonts w:ascii="Calibri" w:hAnsi="Calibri"/>
            <w:iCs w:val="0"/>
            <w:color w:val="auto"/>
            <w:sz w:val="22"/>
            <w:szCs w:val="22"/>
          </w:rPr>
          <w:tab/>
        </w:r>
        <w:r w:rsidR="00D525CA" w:rsidRPr="00B8667E">
          <w:rPr>
            <w:rStyle w:val="Hyperlink"/>
          </w:rPr>
          <w:t>O que são as ações do usuário?</w:t>
        </w:r>
        <w:r w:rsidR="00D525CA">
          <w:rPr>
            <w:webHidden/>
          </w:rPr>
          <w:tab/>
        </w:r>
        <w:r w:rsidR="00D525CA">
          <w:rPr>
            <w:webHidden/>
          </w:rPr>
          <w:fldChar w:fldCharType="begin"/>
        </w:r>
        <w:r w:rsidR="00D525CA">
          <w:rPr>
            <w:webHidden/>
          </w:rPr>
          <w:instrText xml:space="preserve"> PAGEREF _Toc55830747 \h </w:instrText>
        </w:r>
        <w:r w:rsidR="00D525CA">
          <w:rPr>
            <w:webHidden/>
          </w:rPr>
        </w:r>
        <w:r w:rsidR="00D525CA">
          <w:rPr>
            <w:webHidden/>
          </w:rPr>
          <w:fldChar w:fldCharType="separate"/>
        </w:r>
        <w:r w:rsidR="00FD2ADA">
          <w:rPr>
            <w:webHidden/>
          </w:rPr>
          <w:t>37</w:t>
        </w:r>
        <w:r w:rsidR="00D525CA">
          <w:rPr>
            <w:webHidden/>
          </w:rPr>
          <w:fldChar w:fldCharType="end"/>
        </w:r>
      </w:hyperlink>
    </w:p>
    <w:p w14:paraId="5EA33016" w14:textId="7E126153"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48" w:history="1">
        <w:r w:rsidR="00D525CA" w:rsidRPr="00B8667E">
          <w:rPr>
            <w:rStyle w:val="Hyperlink"/>
          </w:rPr>
          <w:t>3.2</w:t>
        </w:r>
        <w:r w:rsidR="00D525CA" w:rsidRPr="00B0310B">
          <w:rPr>
            <w:rFonts w:ascii="Calibri" w:hAnsi="Calibri"/>
            <w:iCs w:val="0"/>
            <w:color w:val="auto"/>
            <w:sz w:val="22"/>
            <w:szCs w:val="22"/>
          </w:rPr>
          <w:tab/>
        </w:r>
        <w:r w:rsidR="00D525CA" w:rsidRPr="00B8667E">
          <w:rPr>
            <w:rStyle w:val="Hyperlink"/>
          </w:rPr>
          <w:t>Pesquisa com usuários sobre recomendação musical (QUESTIONÁRIO)</w:t>
        </w:r>
        <w:r w:rsidR="00D525CA">
          <w:rPr>
            <w:webHidden/>
          </w:rPr>
          <w:tab/>
        </w:r>
        <w:r w:rsidR="00D525CA">
          <w:rPr>
            <w:webHidden/>
          </w:rPr>
          <w:fldChar w:fldCharType="begin"/>
        </w:r>
        <w:r w:rsidR="00D525CA">
          <w:rPr>
            <w:webHidden/>
          </w:rPr>
          <w:instrText xml:space="preserve"> PAGEREF _Toc55830748 \h </w:instrText>
        </w:r>
        <w:r w:rsidR="00D525CA">
          <w:rPr>
            <w:webHidden/>
          </w:rPr>
        </w:r>
        <w:r w:rsidR="00D525CA">
          <w:rPr>
            <w:webHidden/>
          </w:rPr>
          <w:fldChar w:fldCharType="separate"/>
        </w:r>
        <w:r w:rsidR="00FD2ADA">
          <w:rPr>
            <w:webHidden/>
          </w:rPr>
          <w:t>37</w:t>
        </w:r>
        <w:r w:rsidR="00D525CA">
          <w:rPr>
            <w:webHidden/>
          </w:rPr>
          <w:fldChar w:fldCharType="end"/>
        </w:r>
      </w:hyperlink>
    </w:p>
    <w:p w14:paraId="35789B3A" w14:textId="25A1BDA4"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49" w:history="1">
        <w:r w:rsidR="00D525CA" w:rsidRPr="00B8667E">
          <w:rPr>
            <w:rStyle w:val="Hyperlink"/>
          </w:rPr>
          <w:t>3.2.1</w:t>
        </w:r>
        <w:r w:rsidR="00D525CA" w:rsidRPr="00B0310B">
          <w:rPr>
            <w:rFonts w:ascii="Calibri" w:hAnsi="Calibri"/>
            <w:iCs w:val="0"/>
            <w:color w:val="auto"/>
            <w:sz w:val="22"/>
            <w:szCs w:val="22"/>
          </w:rPr>
          <w:tab/>
        </w:r>
        <w:r w:rsidR="00D525CA" w:rsidRPr="00B8667E">
          <w:rPr>
            <w:rStyle w:val="Hyperlink"/>
          </w:rPr>
          <w:t>Pré-teste do questionário</w:t>
        </w:r>
        <w:r w:rsidR="00D525CA">
          <w:rPr>
            <w:webHidden/>
          </w:rPr>
          <w:tab/>
        </w:r>
        <w:r w:rsidR="00D525CA">
          <w:rPr>
            <w:webHidden/>
          </w:rPr>
          <w:fldChar w:fldCharType="begin"/>
        </w:r>
        <w:r w:rsidR="00D525CA">
          <w:rPr>
            <w:webHidden/>
          </w:rPr>
          <w:instrText xml:space="preserve"> PAGEREF _Toc55830749 \h </w:instrText>
        </w:r>
        <w:r w:rsidR="00D525CA">
          <w:rPr>
            <w:webHidden/>
          </w:rPr>
        </w:r>
        <w:r w:rsidR="00D525CA">
          <w:rPr>
            <w:webHidden/>
          </w:rPr>
          <w:fldChar w:fldCharType="separate"/>
        </w:r>
        <w:r w:rsidR="00FD2ADA">
          <w:rPr>
            <w:webHidden/>
          </w:rPr>
          <w:t>39</w:t>
        </w:r>
        <w:r w:rsidR="00D525CA">
          <w:rPr>
            <w:webHidden/>
          </w:rPr>
          <w:fldChar w:fldCharType="end"/>
        </w:r>
      </w:hyperlink>
    </w:p>
    <w:p w14:paraId="6EE7D4BD" w14:textId="78D22D6F"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50" w:history="1">
        <w:r w:rsidR="00D525CA" w:rsidRPr="00B8667E">
          <w:rPr>
            <w:rStyle w:val="Hyperlink"/>
          </w:rPr>
          <w:t>3.2.2</w:t>
        </w:r>
        <w:r w:rsidR="00D525CA" w:rsidRPr="00B0310B">
          <w:rPr>
            <w:rFonts w:ascii="Calibri" w:hAnsi="Calibri"/>
            <w:iCs w:val="0"/>
            <w:color w:val="auto"/>
            <w:sz w:val="22"/>
            <w:szCs w:val="22"/>
          </w:rPr>
          <w:tab/>
        </w:r>
        <w:r w:rsidR="00D525CA" w:rsidRPr="00B8667E">
          <w:rPr>
            <w:rStyle w:val="Hyperlink"/>
          </w:rPr>
          <w:t>Resultados do questionário</w:t>
        </w:r>
        <w:r w:rsidR="00D525CA">
          <w:rPr>
            <w:webHidden/>
          </w:rPr>
          <w:tab/>
        </w:r>
        <w:r w:rsidR="00D525CA">
          <w:rPr>
            <w:webHidden/>
          </w:rPr>
          <w:fldChar w:fldCharType="begin"/>
        </w:r>
        <w:r w:rsidR="00D525CA">
          <w:rPr>
            <w:webHidden/>
          </w:rPr>
          <w:instrText xml:space="preserve"> PAGEREF _Toc55830750 \h </w:instrText>
        </w:r>
        <w:r w:rsidR="00D525CA">
          <w:rPr>
            <w:webHidden/>
          </w:rPr>
        </w:r>
        <w:r w:rsidR="00D525CA">
          <w:rPr>
            <w:webHidden/>
          </w:rPr>
          <w:fldChar w:fldCharType="separate"/>
        </w:r>
        <w:r w:rsidR="00FD2ADA">
          <w:rPr>
            <w:webHidden/>
          </w:rPr>
          <w:t>39</w:t>
        </w:r>
        <w:r w:rsidR="00D525CA">
          <w:rPr>
            <w:webHidden/>
          </w:rPr>
          <w:fldChar w:fldCharType="end"/>
        </w:r>
      </w:hyperlink>
    </w:p>
    <w:p w14:paraId="4ED93A3D" w14:textId="75BF20C1"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51" w:history="1">
        <w:r w:rsidR="00D525CA" w:rsidRPr="00B8667E">
          <w:rPr>
            <w:rStyle w:val="Hyperlink"/>
          </w:rPr>
          <w:t>3.3</w:t>
        </w:r>
        <w:r w:rsidR="00D525CA" w:rsidRPr="00B0310B">
          <w:rPr>
            <w:rFonts w:ascii="Calibri" w:hAnsi="Calibri"/>
            <w:iCs w:val="0"/>
            <w:color w:val="auto"/>
            <w:sz w:val="22"/>
            <w:szCs w:val="22"/>
          </w:rPr>
          <w:tab/>
        </w:r>
        <w:r w:rsidR="00D525CA" w:rsidRPr="00B8667E">
          <w:rPr>
            <w:rStyle w:val="Hyperlink"/>
          </w:rPr>
          <w:t>Desenvolvimento Do plugin</w:t>
        </w:r>
        <w:r w:rsidR="00D525CA">
          <w:rPr>
            <w:webHidden/>
          </w:rPr>
          <w:tab/>
        </w:r>
        <w:r w:rsidR="00D525CA">
          <w:rPr>
            <w:webHidden/>
          </w:rPr>
          <w:fldChar w:fldCharType="begin"/>
        </w:r>
        <w:r w:rsidR="00D525CA">
          <w:rPr>
            <w:webHidden/>
          </w:rPr>
          <w:instrText xml:space="preserve"> PAGEREF _Toc55830751 \h </w:instrText>
        </w:r>
        <w:r w:rsidR="00D525CA">
          <w:rPr>
            <w:webHidden/>
          </w:rPr>
        </w:r>
        <w:r w:rsidR="00D525CA">
          <w:rPr>
            <w:webHidden/>
          </w:rPr>
          <w:fldChar w:fldCharType="separate"/>
        </w:r>
        <w:r w:rsidR="00FD2ADA">
          <w:rPr>
            <w:webHidden/>
          </w:rPr>
          <w:t>41</w:t>
        </w:r>
        <w:r w:rsidR="00D525CA">
          <w:rPr>
            <w:webHidden/>
          </w:rPr>
          <w:fldChar w:fldCharType="end"/>
        </w:r>
      </w:hyperlink>
    </w:p>
    <w:p w14:paraId="7E9C1F6E" w14:textId="2111657B"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52" w:history="1">
        <w:r w:rsidR="00D525CA" w:rsidRPr="00B8667E">
          <w:rPr>
            <w:rStyle w:val="Hyperlink"/>
          </w:rPr>
          <w:t>3.3.1</w:t>
        </w:r>
        <w:r w:rsidR="00D525CA" w:rsidRPr="00B0310B">
          <w:rPr>
            <w:rFonts w:ascii="Calibri" w:hAnsi="Calibri"/>
            <w:iCs w:val="0"/>
            <w:color w:val="auto"/>
            <w:sz w:val="22"/>
            <w:szCs w:val="22"/>
          </w:rPr>
          <w:tab/>
        </w:r>
        <w:r w:rsidR="00D525CA" w:rsidRPr="00B8667E">
          <w:rPr>
            <w:rStyle w:val="Hyperlink"/>
          </w:rPr>
          <w:t>Telas da aplicação (</w:t>
        </w:r>
        <w:r w:rsidR="00D525CA" w:rsidRPr="00B8667E">
          <w:rPr>
            <w:rStyle w:val="Hyperlink"/>
            <w:i/>
          </w:rPr>
          <w:t>plugin</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52 \h </w:instrText>
        </w:r>
        <w:r w:rsidR="00D525CA">
          <w:rPr>
            <w:webHidden/>
          </w:rPr>
        </w:r>
        <w:r w:rsidR="00D525CA">
          <w:rPr>
            <w:webHidden/>
          </w:rPr>
          <w:fldChar w:fldCharType="separate"/>
        </w:r>
        <w:r w:rsidR="00FD2ADA">
          <w:rPr>
            <w:webHidden/>
          </w:rPr>
          <w:t>41</w:t>
        </w:r>
        <w:r w:rsidR="00D525CA">
          <w:rPr>
            <w:webHidden/>
          </w:rPr>
          <w:fldChar w:fldCharType="end"/>
        </w:r>
      </w:hyperlink>
    </w:p>
    <w:p w14:paraId="466EC708" w14:textId="40F7976A"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53" w:history="1">
        <w:r w:rsidR="00D525CA" w:rsidRPr="00B8667E">
          <w:rPr>
            <w:rStyle w:val="Hyperlink"/>
          </w:rPr>
          <w:t>3.3.2</w:t>
        </w:r>
        <w:r w:rsidR="00D525CA" w:rsidRPr="00B0310B">
          <w:rPr>
            <w:rFonts w:ascii="Calibri" w:hAnsi="Calibri"/>
            <w:iCs w:val="0"/>
            <w:color w:val="auto"/>
            <w:sz w:val="22"/>
            <w:szCs w:val="22"/>
          </w:rPr>
          <w:tab/>
        </w:r>
        <w:r w:rsidR="00D525CA" w:rsidRPr="00B8667E">
          <w:rPr>
            <w:rStyle w:val="Hyperlink"/>
          </w:rPr>
          <w:t>Tecnologias utilizadas no desenvolvimento</w:t>
        </w:r>
        <w:r w:rsidR="00D525CA">
          <w:rPr>
            <w:webHidden/>
          </w:rPr>
          <w:tab/>
        </w:r>
        <w:r w:rsidR="00D525CA">
          <w:rPr>
            <w:webHidden/>
          </w:rPr>
          <w:fldChar w:fldCharType="begin"/>
        </w:r>
        <w:r w:rsidR="00D525CA">
          <w:rPr>
            <w:webHidden/>
          </w:rPr>
          <w:instrText xml:space="preserve"> PAGEREF _Toc55830753 \h </w:instrText>
        </w:r>
        <w:r w:rsidR="00D525CA">
          <w:rPr>
            <w:webHidden/>
          </w:rPr>
        </w:r>
        <w:r w:rsidR="00D525CA">
          <w:rPr>
            <w:webHidden/>
          </w:rPr>
          <w:fldChar w:fldCharType="separate"/>
        </w:r>
        <w:r w:rsidR="00FD2ADA">
          <w:rPr>
            <w:webHidden/>
          </w:rPr>
          <w:t>44</w:t>
        </w:r>
        <w:r w:rsidR="00D525CA">
          <w:rPr>
            <w:webHidden/>
          </w:rPr>
          <w:fldChar w:fldCharType="end"/>
        </w:r>
      </w:hyperlink>
    </w:p>
    <w:p w14:paraId="22D6525A" w14:textId="300ACF38"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54" w:history="1">
        <w:r w:rsidR="00D525CA" w:rsidRPr="00B8667E">
          <w:rPr>
            <w:rStyle w:val="Hyperlink"/>
          </w:rPr>
          <w:t>3.4</w:t>
        </w:r>
        <w:r w:rsidR="00D525CA" w:rsidRPr="00B0310B">
          <w:rPr>
            <w:rFonts w:ascii="Calibri" w:hAnsi="Calibri"/>
            <w:iCs w:val="0"/>
            <w:color w:val="auto"/>
            <w:sz w:val="22"/>
            <w:szCs w:val="22"/>
          </w:rPr>
          <w:tab/>
        </w:r>
        <w:r w:rsidR="00D525CA" w:rsidRPr="00B8667E">
          <w:rPr>
            <w:rStyle w:val="Hyperlink"/>
          </w:rPr>
          <w:t>Distribuição da aplicação e coleta de dados</w:t>
        </w:r>
        <w:r w:rsidR="00D525CA">
          <w:rPr>
            <w:webHidden/>
          </w:rPr>
          <w:tab/>
        </w:r>
        <w:r w:rsidR="00D525CA">
          <w:rPr>
            <w:webHidden/>
          </w:rPr>
          <w:fldChar w:fldCharType="begin"/>
        </w:r>
        <w:r w:rsidR="00D525CA">
          <w:rPr>
            <w:webHidden/>
          </w:rPr>
          <w:instrText xml:space="preserve"> PAGEREF _Toc55830754 \h </w:instrText>
        </w:r>
        <w:r w:rsidR="00D525CA">
          <w:rPr>
            <w:webHidden/>
          </w:rPr>
        </w:r>
        <w:r w:rsidR="00D525CA">
          <w:rPr>
            <w:webHidden/>
          </w:rPr>
          <w:fldChar w:fldCharType="separate"/>
        </w:r>
        <w:r w:rsidR="00FD2ADA">
          <w:rPr>
            <w:webHidden/>
          </w:rPr>
          <w:t>45</w:t>
        </w:r>
        <w:r w:rsidR="00D525CA">
          <w:rPr>
            <w:webHidden/>
          </w:rPr>
          <w:fldChar w:fldCharType="end"/>
        </w:r>
      </w:hyperlink>
    </w:p>
    <w:p w14:paraId="13221560" w14:textId="3ABF873C"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55" w:history="1">
        <w:r w:rsidR="00D525CA" w:rsidRPr="00B8667E">
          <w:rPr>
            <w:rStyle w:val="Hyperlink"/>
          </w:rPr>
          <w:t>3.4.1</w:t>
        </w:r>
        <w:r w:rsidR="00D525CA" w:rsidRPr="00B0310B">
          <w:rPr>
            <w:rFonts w:ascii="Calibri" w:hAnsi="Calibri"/>
            <w:iCs w:val="0"/>
            <w:color w:val="auto"/>
            <w:sz w:val="22"/>
            <w:szCs w:val="22"/>
          </w:rPr>
          <w:tab/>
        </w:r>
        <w:r w:rsidR="00D525CA" w:rsidRPr="00B8667E">
          <w:rPr>
            <w:rStyle w:val="Hyperlink"/>
          </w:rPr>
          <w:t>Pré-teste</w:t>
        </w:r>
        <w:r w:rsidR="00D525CA">
          <w:rPr>
            <w:webHidden/>
          </w:rPr>
          <w:tab/>
        </w:r>
        <w:r w:rsidR="00D525CA">
          <w:rPr>
            <w:webHidden/>
          </w:rPr>
          <w:fldChar w:fldCharType="begin"/>
        </w:r>
        <w:r w:rsidR="00D525CA">
          <w:rPr>
            <w:webHidden/>
          </w:rPr>
          <w:instrText xml:space="preserve"> PAGEREF _Toc55830755 \h </w:instrText>
        </w:r>
        <w:r w:rsidR="00D525CA">
          <w:rPr>
            <w:webHidden/>
          </w:rPr>
        </w:r>
        <w:r w:rsidR="00D525CA">
          <w:rPr>
            <w:webHidden/>
          </w:rPr>
          <w:fldChar w:fldCharType="separate"/>
        </w:r>
        <w:r w:rsidR="00FD2ADA">
          <w:rPr>
            <w:webHidden/>
          </w:rPr>
          <w:t>45</w:t>
        </w:r>
        <w:r w:rsidR="00D525CA">
          <w:rPr>
            <w:webHidden/>
          </w:rPr>
          <w:fldChar w:fldCharType="end"/>
        </w:r>
      </w:hyperlink>
    </w:p>
    <w:p w14:paraId="1D9AACB7" w14:textId="6D0DBB49"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56" w:history="1">
        <w:r w:rsidR="00D525CA" w:rsidRPr="00B8667E">
          <w:rPr>
            <w:rStyle w:val="Hyperlink"/>
          </w:rPr>
          <w:t>3.4.2</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56 \h </w:instrText>
        </w:r>
        <w:r w:rsidR="00D525CA">
          <w:rPr>
            <w:webHidden/>
          </w:rPr>
        </w:r>
        <w:r w:rsidR="00D525CA">
          <w:rPr>
            <w:webHidden/>
          </w:rPr>
          <w:fldChar w:fldCharType="separate"/>
        </w:r>
        <w:r w:rsidR="00FD2ADA">
          <w:rPr>
            <w:webHidden/>
          </w:rPr>
          <w:t>45</w:t>
        </w:r>
        <w:r w:rsidR="00D525CA">
          <w:rPr>
            <w:webHidden/>
          </w:rPr>
          <w:fldChar w:fldCharType="end"/>
        </w:r>
      </w:hyperlink>
    </w:p>
    <w:p w14:paraId="51E09BBB" w14:textId="45CDAAEC"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57" w:history="1">
        <w:r w:rsidR="00D525CA" w:rsidRPr="00B8667E">
          <w:rPr>
            <w:rStyle w:val="Hyperlink"/>
          </w:rPr>
          <w:t>3.4.3</w:t>
        </w:r>
        <w:r w:rsidR="00D525CA" w:rsidRPr="00B0310B">
          <w:rPr>
            <w:rFonts w:ascii="Calibri" w:hAnsi="Calibri"/>
            <w:iCs w:val="0"/>
            <w:color w:val="auto"/>
            <w:sz w:val="22"/>
            <w:szCs w:val="22"/>
          </w:rPr>
          <w:tab/>
        </w:r>
        <w:r w:rsidR="00D525CA" w:rsidRPr="00B8667E">
          <w:rPr>
            <w:rStyle w:val="Hyperlink"/>
          </w:rPr>
          <w:t>Coleta do Firebase</w:t>
        </w:r>
        <w:r w:rsidR="00D525CA">
          <w:rPr>
            <w:webHidden/>
          </w:rPr>
          <w:tab/>
        </w:r>
        <w:r w:rsidR="00D525CA">
          <w:rPr>
            <w:webHidden/>
          </w:rPr>
          <w:fldChar w:fldCharType="begin"/>
        </w:r>
        <w:r w:rsidR="00D525CA">
          <w:rPr>
            <w:webHidden/>
          </w:rPr>
          <w:instrText xml:space="preserve"> PAGEREF _Toc55830757 \h </w:instrText>
        </w:r>
        <w:r w:rsidR="00D525CA">
          <w:rPr>
            <w:webHidden/>
          </w:rPr>
        </w:r>
        <w:r w:rsidR="00D525CA">
          <w:rPr>
            <w:webHidden/>
          </w:rPr>
          <w:fldChar w:fldCharType="separate"/>
        </w:r>
        <w:r w:rsidR="00FD2ADA">
          <w:rPr>
            <w:webHidden/>
          </w:rPr>
          <w:t>46</w:t>
        </w:r>
        <w:r w:rsidR="00D525CA">
          <w:rPr>
            <w:webHidden/>
          </w:rPr>
          <w:fldChar w:fldCharType="end"/>
        </w:r>
      </w:hyperlink>
    </w:p>
    <w:p w14:paraId="30C33811" w14:textId="20235EB0" w:rsidR="00D525CA" w:rsidRPr="00B0310B" w:rsidRDefault="00B625A2">
      <w:pPr>
        <w:pStyle w:val="Sumrio1"/>
        <w:tabs>
          <w:tab w:val="right" w:leader="dot" w:pos="9062"/>
        </w:tabs>
        <w:rPr>
          <w:rFonts w:ascii="Calibri" w:hAnsi="Calibri"/>
          <w:b w:val="0"/>
          <w:iCs w:val="0"/>
          <w:caps w:val="0"/>
          <w:noProof/>
          <w:color w:val="auto"/>
          <w:sz w:val="22"/>
          <w:szCs w:val="22"/>
        </w:rPr>
      </w:pPr>
      <w:hyperlink w:anchor="_Toc55830758" w:history="1">
        <w:r w:rsidR="00D525CA" w:rsidRPr="00B8667E">
          <w:rPr>
            <w:rStyle w:val="Hyperlink"/>
            <w:noProof/>
          </w:rPr>
          <w:t>4</w:t>
        </w:r>
        <w:r w:rsidR="00D525CA" w:rsidRPr="00B0310B">
          <w:rPr>
            <w:rFonts w:ascii="Calibri" w:hAnsi="Calibri"/>
            <w:b w:val="0"/>
            <w:iCs w:val="0"/>
            <w:caps w:val="0"/>
            <w:noProof/>
            <w:color w:val="auto"/>
            <w:sz w:val="22"/>
            <w:szCs w:val="22"/>
          </w:rPr>
          <w:tab/>
        </w:r>
        <w:r w:rsidR="00D525CA" w:rsidRPr="00B8667E">
          <w:rPr>
            <w:rStyle w:val="Hyperlink"/>
            <w:noProof/>
          </w:rPr>
          <w:t>SISTEMA LORS</w:t>
        </w:r>
        <w:r w:rsidR="00D525CA">
          <w:rPr>
            <w:noProof/>
            <w:webHidden/>
          </w:rPr>
          <w:tab/>
        </w:r>
        <w:r w:rsidR="00D525CA">
          <w:rPr>
            <w:noProof/>
            <w:webHidden/>
          </w:rPr>
          <w:fldChar w:fldCharType="begin"/>
        </w:r>
        <w:r w:rsidR="00D525CA">
          <w:rPr>
            <w:noProof/>
            <w:webHidden/>
          </w:rPr>
          <w:instrText xml:space="preserve"> PAGEREF _Toc55830758 \h </w:instrText>
        </w:r>
        <w:r w:rsidR="00D525CA">
          <w:rPr>
            <w:noProof/>
            <w:webHidden/>
          </w:rPr>
        </w:r>
        <w:r w:rsidR="00D525CA">
          <w:rPr>
            <w:noProof/>
            <w:webHidden/>
          </w:rPr>
          <w:fldChar w:fldCharType="separate"/>
        </w:r>
        <w:r w:rsidR="00FD2ADA">
          <w:rPr>
            <w:noProof/>
            <w:webHidden/>
          </w:rPr>
          <w:t>47</w:t>
        </w:r>
        <w:r w:rsidR="00D525CA">
          <w:rPr>
            <w:noProof/>
            <w:webHidden/>
          </w:rPr>
          <w:fldChar w:fldCharType="end"/>
        </w:r>
      </w:hyperlink>
    </w:p>
    <w:p w14:paraId="4C4AA391" w14:textId="407C1B79"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59" w:history="1">
        <w:r w:rsidR="00D525CA" w:rsidRPr="00B8667E">
          <w:rPr>
            <w:rStyle w:val="Hyperlink"/>
          </w:rPr>
          <w:t>4.1</w:t>
        </w:r>
        <w:r w:rsidR="00D525CA" w:rsidRPr="00B0310B">
          <w:rPr>
            <w:rFonts w:ascii="Calibri" w:hAnsi="Calibri"/>
            <w:iCs w:val="0"/>
            <w:color w:val="auto"/>
            <w:sz w:val="22"/>
            <w:szCs w:val="22"/>
          </w:rPr>
          <w:tab/>
        </w:r>
        <w:r w:rsidR="00D525CA" w:rsidRPr="00B8667E">
          <w:rPr>
            <w:rStyle w:val="Hyperlink"/>
          </w:rPr>
          <w:t>O Algoritmo KNN</w:t>
        </w:r>
        <w:r w:rsidR="00D525CA">
          <w:rPr>
            <w:webHidden/>
          </w:rPr>
          <w:tab/>
        </w:r>
        <w:r w:rsidR="00D525CA">
          <w:rPr>
            <w:webHidden/>
          </w:rPr>
          <w:fldChar w:fldCharType="begin"/>
        </w:r>
        <w:r w:rsidR="00D525CA">
          <w:rPr>
            <w:webHidden/>
          </w:rPr>
          <w:instrText xml:space="preserve"> PAGEREF _Toc55830759 \h </w:instrText>
        </w:r>
        <w:r w:rsidR="00D525CA">
          <w:rPr>
            <w:webHidden/>
          </w:rPr>
        </w:r>
        <w:r w:rsidR="00D525CA">
          <w:rPr>
            <w:webHidden/>
          </w:rPr>
          <w:fldChar w:fldCharType="separate"/>
        </w:r>
        <w:r w:rsidR="00FD2ADA">
          <w:rPr>
            <w:webHidden/>
          </w:rPr>
          <w:t>47</w:t>
        </w:r>
        <w:r w:rsidR="00D525CA">
          <w:rPr>
            <w:webHidden/>
          </w:rPr>
          <w:fldChar w:fldCharType="end"/>
        </w:r>
      </w:hyperlink>
    </w:p>
    <w:p w14:paraId="6671BEC6" w14:textId="72C46029"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60" w:history="1">
        <w:r w:rsidR="00D525CA" w:rsidRPr="00B8667E">
          <w:rPr>
            <w:rStyle w:val="Hyperlink"/>
          </w:rPr>
          <w:t>4.1.1</w:t>
        </w:r>
        <w:r w:rsidR="00D525CA" w:rsidRPr="00B0310B">
          <w:rPr>
            <w:rFonts w:ascii="Calibri" w:hAnsi="Calibri"/>
            <w:iCs w:val="0"/>
            <w:color w:val="auto"/>
            <w:sz w:val="22"/>
            <w:szCs w:val="22"/>
          </w:rPr>
          <w:tab/>
        </w:r>
        <w:r w:rsidR="00D525CA" w:rsidRPr="00B8667E">
          <w:rPr>
            <w:rStyle w:val="Hyperlink"/>
          </w:rPr>
          <w:t>Preparação dos dados para o KNN</w:t>
        </w:r>
        <w:r w:rsidR="00D525CA">
          <w:rPr>
            <w:webHidden/>
          </w:rPr>
          <w:tab/>
        </w:r>
        <w:r w:rsidR="00D525CA">
          <w:rPr>
            <w:webHidden/>
          </w:rPr>
          <w:fldChar w:fldCharType="begin"/>
        </w:r>
        <w:r w:rsidR="00D525CA">
          <w:rPr>
            <w:webHidden/>
          </w:rPr>
          <w:instrText xml:space="preserve"> PAGEREF _Toc55830760 \h </w:instrText>
        </w:r>
        <w:r w:rsidR="00D525CA">
          <w:rPr>
            <w:webHidden/>
          </w:rPr>
        </w:r>
        <w:r w:rsidR="00D525CA">
          <w:rPr>
            <w:webHidden/>
          </w:rPr>
          <w:fldChar w:fldCharType="separate"/>
        </w:r>
        <w:r w:rsidR="00FD2ADA">
          <w:rPr>
            <w:webHidden/>
          </w:rPr>
          <w:t>48</w:t>
        </w:r>
        <w:r w:rsidR="00D525CA">
          <w:rPr>
            <w:webHidden/>
          </w:rPr>
          <w:fldChar w:fldCharType="end"/>
        </w:r>
      </w:hyperlink>
    </w:p>
    <w:p w14:paraId="34B0AE9D" w14:textId="7F086808"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61" w:history="1">
        <w:r w:rsidR="00D525CA" w:rsidRPr="00B8667E">
          <w:rPr>
            <w:rStyle w:val="Hyperlink"/>
          </w:rPr>
          <w:t>4.1.2</w:t>
        </w:r>
        <w:r w:rsidR="00D525CA" w:rsidRPr="00B0310B">
          <w:rPr>
            <w:rFonts w:ascii="Calibri" w:hAnsi="Calibri"/>
            <w:iCs w:val="0"/>
            <w:color w:val="auto"/>
            <w:sz w:val="22"/>
            <w:szCs w:val="22"/>
          </w:rPr>
          <w:tab/>
        </w:r>
        <w:r w:rsidR="00D525CA" w:rsidRPr="00B8667E">
          <w:rPr>
            <w:rStyle w:val="Hyperlink"/>
          </w:rPr>
          <w:t>Testes com KNN</w:t>
        </w:r>
        <w:r w:rsidR="00D525CA">
          <w:rPr>
            <w:webHidden/>
          </w:rPr>
          <w:tab/>
        </w:r>
        <w:r w:rsidR="00D525CA">
          <w:rPr>
            <w:webHidden/>
          </w:rPr>
          <w:fldChar w:fldCharType="begin"/>
        </w:r>
        <w:r w:rsidR="00D525CA">
          <w:rPr>
            <w:webHidden/>
          </w:rPr>
          <w:instrText xml:space="preserve"> PAGEREF _Toc55830761 \h </w:instrText>
        </w:r>
        <w:r w:rsidR="00D525CA">
          <w:rPr>
            <w:webHidden/>
          </w:rPr>
        </w:r>
        <w:r w:rsidR="00D525CA">
          <w:rPr>
            <w:webHidden/>
          </w:rPr>
          <w:fldChar w:fldCharType="separate"/>
        </w:r>
        <w:r w:rsidR="00FD2ADA">
          <w:rPr>
            <w:webHidden/>
          </w:rPr>
          <w:t>52</w:t>
        </w:r>
        <w:r w:rsidR="00D525CA">
          <w:rPr>
            <w:webHidden/>
          </w:rPr>
          <w:fldChar w:fldCharType="end"/>
        </w:r>
      </w:hyperlink>
    </w:p>
    <w:p w14:paraId="79277A19" w14:textId="17101D32"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62" w:history="1">
        <w:r w:rsidR="00D525CA" w:rsidRPr="00B8667E">
          <w:rPr>
            <w:rStyle w:val="Hyperlink"/>
            <w:i/>
          </w:rPr>
          <w:t>4.2</w:t>
        </w:r>
        <w:r w:rsidR="00D525CA" w:rsidRPr="00B0310B">
          <w:rPr>
            <w:rFonts w:ascii="Calibri" w:hAnsi="Calibri"/>
            <w:iCs w:val="0"/>
            <w:color w:val="auto"/>
            <w:sz w:val="22"/>
            <w:szCs w:val="22"/>
          </w:rPr>
          <w:tab/>
        </w:r>
        <w:r w:rsidR="00D525CA" w:rsidRPr="00B8667E">
          <w:rPr>
            <w:rStyle w:val="Hyperlink"/>
          </w:rPr>
          <w:t xml:space="preserve">Predição no sistema </w:t>
        </w:r>
        <w:r w:rsidR="00D525CA" w:rsidRPr="00B8667E">
          <w:rPr>
            <w:rStyle w:val="Hyperlink"/>
            <w:i/>
          </w:rPr>
          <w:t>LORS</w:t>
        </w:r>
        <w:r w:rsidR="00D525CA">
          <w:rPr>
            <w:webHidden/>
          </w:rPr>
          <w:tab/>
        </w:r>
        <w:r w:rsidR="00D525CA">
          <w:rPr>
            <w:webHidden/>
          </w:rPr>
          <w:fldChar w:fldCharType="begin"/>
        </w:r>
        <w:r w:rsidR="00D525CA">
          <w:rPr>
            <w:webHidden/>
          </w:rPr>
          <w:instrText xml:space="preserve"> PAGEREF _Toc55830762 \h </w:instrText>
        </w:r>
        <w:r w:rsidR="00D525CA">
          <w:rPr>
            <w:webHidden/>
          </w:rPr>
        </w:r>
        <w:r w:rsidR="00D525CA">
          <w:rPr>
            <w:webHidden/>
          </w:rPr>
          <w:fldChar w:fldCharType="separate"/>
        </w:r>
        <w:r w:rsidR="00FD2ADA">
          <w:rPr>
            <w:webHidden/>
          </w:rPr>
          <w:t>53</w:t>
        </w:r>
        <w:r w:rsidR="00D525CA">
          <w:rPr>
            <w:webHidden/>
          </w:rPr>
          <w:fldChar w:fldCharType="end"/>
        </w:r>
      </w:hyperlink>
    </w:p>
    <w:p w14:paraId="7A8412B4" w14:textId="15861A9B"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63" w:history="1">
        <w:r w:rsidR="00D525CA" w:rsidRPr="00B8667E">
          <w:rPr>
            <w:rStyle w:val="Hyperlink"/>
          </w:rPr>
          <w:t>4.2.1</w:t>
        </w:r>
        <w:r w:rsidR="00D525CA" w:rsidRPr="00B0310B">
          <w:rPr>
            <w:rFonts w:ascii="Calibri" w:hAnsi="Calibri"/>
            <w:iCs w:val="0"/>
            <w:color w:val="auto"/>
            <w:sz w:val="22"/>
            <w:szCs w:val="22"/>
          </w:rPr>
          <w:tab/>
        </w:r>
        <w:r w:rsidR="00D525CA" w:rsidRPr="00B8667E">
          <w:rPr>
            <w:rStyle w:val="Hyperlink"/>
          </w:rPr>
          <w:t>POC (Proof of Concept)</w:t>
        </w:r>
        <w:r w:rsidR="00D525CA">
          <w:rPr>
            <w:webHidden/>
          </w:rPr>
          <w:tab/>
        </w:r>
        <w:r w:rsidR="00D525CA">
          <w:rPr>
            <w:webHidden/>
          </w:rPr>
          <w:fldChar w:fldCharType="begin"/>
        </w:r>
        <w:r w:rsidR="00D525CA">
          <w:rPr>
            <w:webHidden/>
          </w:rPr>
          <w:instrText xml:space="preserve"> PAGEREF _Toc55830763 \h </w:instrText>
        </w:r>
        <w:r w:rsidR="00D525CA">
          <w:rPr>
            <w:webHidden/>
          </w:rPr>
        </w:r>
        <w:r w:rsidR="00D525CA">
          <w:rPr>
            <w:webHidden/>
          </w:rPr>
          <w:fldChar w:fldCharType="separate"/>
        </w:r>
        <w:r w:rsidR="00FD2ADA">
          <w:rPr>
            <w:webHidden/>
          </w:rPr>
          <w:t>54</w:t>
        </w:r>
        <w:r w:rsidR="00D525CA">
          <w:rPr>
            <w:webHidden/>
          </w:rPr>
          <w:fldChar w:fldCharType="end"/>
        </w:r>
      </w:hyperlink>
    </w:p>
    <w:p w14:paraId="37CE8CE3" w14:textId="1D5AABBB"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64" w:history="1">
        <w:r w:rsidR="00D525CA" w:rsidRPr="00B8667E">
          <w:rPr>
            <w:rStyle w:val="Hyperlink"/>
          </w:rPr>
          <w:t>4.2.2</w:t>
        </w:r>
        <w:r w:rsidR="00D525CA" w:rsidRPr="00B0310B">
          <w:rPr>
            <w:rFonts w:ascii="Calibri" w:hAnsi="Calibri"/>
            <w:iCs w:val="0"/>
            <w:color w:val="auto"/>
            <w:sz w:val="22"/>
            <w:szCs w:val="22"/>
          </w:rPr>
          <w:tab/>
        </w:r>
        <w:r w:rsidR="00D525CA" w:rsidRPr="00B8667E">
          <w:rPr>
            <w:rStyle w:val="Hyperlink"/>
          </w:rPr>
          <w:t>Servidor</w:t>
        </w:r>
        <w:r w:rsidR="00D525CA">
          <w:rPr>
            <w:webHidden/>
          </w:rPr>
          <w:tab/>
        </w:r>
        <w:r w:rsidR="00D525CA">
          <w:rPr>
            <w:webHidden/>
          </w:rPr>
          <w:fldChar w:fldCharType="begin"/>
        </w:r>
        <w:r w:rsidR="00D525CA">
          <w:rPr>
            <w:webHidden/>
          </w:rPr>
          <w:instrText xml:space="preserve"> PAGEREF _Toc55830764 \h </w:instrText>
        </w:r>
        <w:r w:rsidR="00D525CA">
          <w:rPr>
            <w:webHidden/>
          </w:rPr>
        </w:r>
        <w:r w:rsidR="00D525CA">
          <w:rPr>
            <w:webHidden/>
          </w:rPr>
          <w:fldChar w:fldCharType="separate"/>
        </w:r>
        <w:r w:rsidR="00FD2ADA">
          <w:rPr>
            <w:webHidden/>
          </w:rPr>
          <w:t>54</w:t>
        </w:r>
        <w:r w:rsidR="00D525CA">
          <w:rPr>
            <w:webHidden/>
          </w:rPr>
          <w:fldChar w:fldCharType="end"/>
        </w:r>
      </w:hyperlink>
    </w:p>
    <w:p w14:paraId="09FF9FEF" w14:textId="1A5EF12F"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65" w:history="1">
        <w:r w:rsidR="00D525CA" w:rsidRPr="00B8667E">
          <w:rPr>
            <w:rStyle w:val="Hyperlink"/>
          </w:rPr>
          <w:t>4.2.3</w:t>
        </w:r>
        <w:r w:rsidR="00D525CA" w:rsidRPr="00B0310B">
          <w:rPr>
            <w:rFonts w:ascii="Calibri" w:hAnsi="Calibri"/>
            <w:iCs w:val="0"/>
            <w:color w:val="auto"/>
            <w:sz w:val="22"/>
            <w:szCs w:val="22"/>
          </w:rPr>
          <w:tab/>
        </w:r>
        <w:r w:rsidR="00D525CA" w:rsidRPr="00B8667E">
          <w:rPr>
            <w:rStyle w:val="Hyperlink"/>
          </w:rPr>
          <w:t>Hospedagem</w:t>
        </w:r>
        <w:r w:rsidR="00D525CA">
          <w:rPr>
            <w:webHidden/>
          </w:rPr>
          <w:tab/>
        </w:r>
        <w:r w:rsidR="00D525CA">
          <w:rPr>
            <w:webHidden/>
          </w:rPr>
          <w:fldChar w:fldCharType="begin"/>
        </w:r>
        <w:r w:rsidR="00D525CA">
          <w:rPr>
            <w:webHidden/>
          </w:rPr>
          <w:instrText xml:space="preserve"> PAGEREF _Toc55830765 \h </w:instrText>
        </w:r>
        <w:r w:rsidR="00D525CA">
          <w:rPr>
            <w:webHidden/>
          </w:rPr>
        </w:r>
        <w:r w:rsidR="00D525CA">
          <w:rPr>
            <w:webHidden/>
          </w:rPr>
          <w:fldChar w:fldCharType="separate"/>
        </w:r>
        <w:r w:rsidR="00FD2ADA">
          <w:rPr>
            <w:webHidden/>
          </w:rPr>
          <w:t>55</w:t>
        </w:r>
        <w:r w:rsidR="00D525CA">
          <w:rPr>
            <w:webHidden/>
          </w:rPr>
          <w:fldChar w:fldCharType="end"/>
        </w:r>
      </w:hyperlink>
    </w:p>
    <w:p w14:paraId="2EA74188" w14:textId="7C84002C"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66" w:history="1">
        <w:r w:rsidR="00D525CA" w:rsidRPr="00B8667E">
          <w:rPr>
            <w:rStyle w:val="Hyperlink"/>
          </w:rPr>
          <w:t>4.2.4</w:t>
        </w:r>
        <w:r w:rsidR="00D525CA" w:rsidRPr="00B0310B">
          <w:rPr>
            <w:rFonts w:ascii="Calibri" w:hAnsi="Calibri"/>
            <w:iCs w:val="0"/>
            <w:color w:val="auto"/>
            <w:sz w:val="22"/>
            <w:szCs w:val="22"/>
          </w:rPr>
          <w:tab/>
        </w:r>
        <w:r w:rsidR="00D525CA" w:rsidRPr="00B8667E">
          <w:rPr>
            <w:rStyle w:val="Hyperlink"/>
          </w:rPr>
          <w:t>Recomendação</w:t>
        </w:r>
        <w:r w:rsidR="00D525CA">
          <w:rPr>
            <w:webHidden/>
          </w:rPr>
          <w:tab/>
        </w:r>
        <w:r w:rsidR="00D525CA">
          <w:rPr>
            <w:webHidden/>
          </w:rPr>
          <w:fldChar w:fldCharType="begin"/>
        </w:r>
        <w:r w:rsidR="00D525CA">
          <w:rPr>
            <w:webHidden/>
          </w:rPr>
          <w:instrText xml:space="preserve"> PAGEREF _Toc55830766 \h </w:instrText>
        </w:r>
        <w:r w:rsidR="00D525CA">
          <w:rPr>
            <w:webHidden/>
          </w:rPr>
        </w:r>
        <w:r w:rsidR="00D525CA">
          <w:rPr>
            <w:webHidden/>
          </w:rPr>
          <w:fldChar w:fldCharType="separate"/>
        </w:r>
        <w:r w:rsidR="00FD2ADA">
          <w:rPr>
            <w:webHidden/>
          </w:rPr>
          <w:t>55</w:t>
        </w:r>
        <w:r w:rsidR="00D525CA">
          <w:rPr>
            <w:webHidden/>
          </w:rPr>
          <w:fldChar w:fldCharType="end"/>
        </w:r>
      </w:hyperlink>
    </w:p>
    <w:p w14:paraId="6189D09A" w14:textId="12F5C949"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67" w:history="1">
        <w:r w:rsidR="00D525CA" w:rsidRPr="00B8667E">
          <w:rPr>
            <w:rStyle w:val="Hyperlink"/>
          </w:rPr>
          <w:t>4.2.5</w:t>
        </w:r>
        <w:r w:rsidR="00D525CA" w:rsidRPr="00B0310B">
          <w:rPr>
            <w:rFonts w:ascii="Calibri" w:hAnsi="Calibri"/>
            <w:iCs w:val="0"/>
            <w:color w:val="auto"/>
            <w:sz w:val="22"/>
            <w:szCs w:val="22"/>
          </w:rPr>
          <w:tab/>
        </w:r>
        <w:r w:rsidR="00D525CA" w:rsidRPr="00B8667E">
          <w:rPr>
            <w:rStyle w:val="Hyperlink"/>
          </w:rPr>
          <w:t xml:space="preserve">Resultado da recomendação (integração </w:t>
        </w:r>
        <w:r w:rsidR="00D525CA" w:rsidRPr="00B8667E">
          <w:rPr>
            <w:rStyle w:val="Hyperlink"/>
            <w:i/>
          </w:rPr>
          <w:t>webapp</w:t>
        </w:r>
        <w:r w:rsidR="00D525CA" w:rsidRPr="00B8667E">
          <w:rPr>
            <w:rStyle w:val="Hyperlink"/>
          </w:rPr>
          <w:t>)</w:t>
        </w:r>
        <w:r w:rsidR="00D525CA">
          <w:rPr>
            <w:webHidden/>
          </w:rPr>
          <w:tab/>
        </w:r>
        <w:r w:rsidR="00D525CA">
          <w:rPr>
            <w:webHidden/>
          </w:rPr>
          <w:fldChar w:fldCharType="begin"/>
        </w:r>
        <w:r w:rsidR="00D525CA">
          <w:rPr>
            <w:webHidden/>
          </w:rPr>
          <w:instrText xml:space="preserve"> PAGEREF _Toc55830767 \h </w:instrText>
        </w:r>
        <w:r w:rsidR="00D525CA">
          <w:rPr>
            <w:webHidden/>
          </w:rPr>
        </w:r>
        <w:r w:rsidR="00D525CA">
          <w:rPr>
            <w:webHidden/>
          </w:rPr>
          <w:fldChar w:fldCharType="separate"/>
        </w:r>
        <w:r w:rsidR="00FD2ADA">
          <w:rPr>
            <w:webHidden/>
          </w:rPr>
          <w:t>56</w:t>
        </w:r>
        <w:r w:rsidR="00D525CA">
          <w:rPr>
            <w:webHidden/>
          </w:rPr>
          <w:fldChar w:fldCharType="end"/>
        </w:r>
      </w:hyperlink>
    </w:p>
    <w:p w14:paraId="7F1487BF" w14:textId="46C7F460" w:rsidR="00D525CA" w:rsidRPr="00B0310B" w:rsidRDefault="00B625A2">
      <w:pPr>
        <w:pStyle w:val="Sumrio3"/>
        <w:tabs>
          <w:tab w:val="left" w:pos="1440"/>
          <w:tab w:val="right" w:leader="dot" w:pos="9062"/>
        </w:tabs>
        <w:rPr>
          <w:rFonts w:ascii="Calibri" w:hAnsi="Calibri"/>
          <w:iCs w:val="0"/>
          <w:color w:val="auto"/>
          <w:sz w:val="22"/>
          <w:szCs w:val="22"/>
        </w:rPr>
      </w:pPr>
      <w:hyperlink w:anchor="_Toc55830768" w:history="1">
        <w:r w:rsidR="00D525CA" w:rsidRPr="00B8667E">
          <w:rPr>
            <w:rStyle w:val="Hyperlink"/>
          </w:rPr>
          <w:t>4.2.6</w:t>
        </w:r>
        <w:r w:rsidR="00D525CA" w:rsidRPr="00B0310B">
          <w:rPr>
            <w:rFonts w:ascii="Calibri" w:hAnsi="Calibri"/>
            <w:iCs w:val="0"/>
            <w:color w:val="auto"/>
            <w:sz w:val="22"/>
            <w:szCs w:val="22"/>
          </w:rPr>
          <w:tab/>
        </w:r>
        <w:r w:rsidR="00D525CA" w:rsidRPr="00B8667E">
          <w:rPr>
            <w:rStyle w:val="Hyperlink"/>
          </w:rPr>
          <w:t>Resultados do experimento</w:t>
        </w:r>
        <w:r w:rsidR="00D525CA">
          <w:rPr>
            <w:webHidden/>
          </w:rPr>
          <w:tab/>
        </w:r>
        <w:r w:rsidR="00D525CA">
          <w:rPr>
            <w:webHidden/>
          </w:rPr>
          <w:fldChar w:fldCharType="begin"/>
        </w:r>
        <w:r w:rsidR="00D525CA">
          <w:rPr>
            <w:webHidden/>
          </w:rPr>
          <w:instrText xml:space="preserve"> PAGEREF _Toc55830768 \h </w:instrText>
        </w:r>
        <w:r w:rsidR="00D525CA">
          <w:rPr>
            <w:webHidden/>
          </w:rPr>
        </w:r>
        <w:r w:rsidR="00D525CA">
          <w:rPr>
            <w:webHidden/>
          </w:rPr>
          <w:fldChar w:fldCharType="separate"/>
        </w:r>
        <w:r w:rsidR="00FD2ADA">
          <w:rPr>
            <w:webHidden/>
          </w:rPr>
          <w:t>56</w:t>
        </w:r>
        <w:r w:rsidR="00D525CA">
          <w:rPr>
            <w:webHidden/>
          </w:rPr>
          <w:fldChar w:fldCharType="end"/>
        </w:r>
      </w:hyperlink>
    </w:p>
    <w:p w14:paraId="51A8A87E" w14:textId="3BE12C1F" w:rsidR="00D525CA" w:rsidRPr="00B0310B" w:rsidRDefault="00B625A2">
      <w:pPr>
        <w:pStyle w:val="Sumrio1"/>
        <w:tabs>
          <w:tab w:val="right" w:leader="dot" w:pos="9062"/>
        </w:tabs>
        <w:rPr>
          <w:rFonts w:ascii="Calibri" w:hAnsi="Calibri"/>
          <w:b w:val="0"/>
          <w:iCs w:val="0"/>
          <w:caps w:val="0"/>
          <w:noProof/>
          <w:color w:val="auto"/>
          <w:sz w:val="22"/>
          <w:szCs w:val="22"/>
        </w:rPr>
      </w:pPr>
      <w:hyperlink w:anchor="_Toc55830769" w:history="1">
        <w:r w:rsidR="00D525CA" w:rsidRPr="00B8667E">
          <w:rPr>
            <w:rStyle w:val="Hyperlink"/>
            <w:noProof/>
          </w:rPr>
          <w:t>5</w:t>
        </w:r>
        <w:r w:rsidR="00D525CA" w:rsidRPr="00B0310B">
          <w:rPr>
            <w:rFonts w:ascii="Calibri" w:hAnsi="Calibri"/>
            <w:b w:val="0"/>
            <w:iCs w:val="0"/>
            <w:caps w:val="0"/>
            <w:noProof/>
            <w:color w:val="auto"/>
            <w:sz w:val="22"/>
            <w:szCs w:val="22"/>
          </w:rPr>
          <w:tab/>
        </w:r>
        <w:r w:rsidR="00D525CA" w:rsidRPr="00B8667E">
          <w:rPr>
            <w:rStyle w:val="Hyperlink"/>
            <w:noProof/>
          </w:rPr>
          <w:t>CONCLUSÃO</w:t>
        </w:r>
        <w:r w:rsidR="00D525CA">
          <w:rPr>
            <w:noProof/>
            <w:webHidden/>
          </w:rPr>
          <w:tab/>
        </w:r>
        <w:r w:rsidR="00D525CA">
          <w:rPr>
            <w:noProof/>
            <w:webHidden/>
          </w:rPr>
          <w:fldChar w:fldCharType="begin"/>
        </w:r>
        <w:r w:rsidR="00D525CA">
          <w:rPr>
            <w:noProof/>
            <w:webHidden/>
          </w:rPr>
          <w:instrText xml:space="preserve"> PAGEREF _Toc55830769 \h </w:instrText>
        </w:r>
        <w:r w:rsidR="00D525CA">
          <w:rPr>
            <w:noProof/>
            <w:webHidden/>
          </w:rPr>
        </w:r>
        <w:r w:rsidR="00D525CA">
          <w:rPr>
            <w:noProof/>
            <w:webHidden/>
          </w:rPr>
          <w:fldChar w:fldCharType="separate"/>
        </w:r>
        <w:r w:rsidR="00FD2ADA">
          <w:rPr>
            <w:noProof/>
            <w:webHidden/>
          </w:rPr>
          <w:t>62</w:t>
        </w:r>
        <w:r w:rsidR="00D525CA">
          <w:rPr>
            <w:noProof/>
            <w:webHidden/>
          </w:rPr>
          <w:fldChar w:fldCharType="end"/>
        </w:r>
      </w:hyperlink>
    </w:p>
    <w:p w14:paraId="4E54B839" w14:textId="1C378105" w:rsidR="00D525CA" w:rsidRPr="00B0310B" w:rsidRDefault="00B625A2">
      <w:pPr>
        <w:pStyle w:val="Sumrio2"/>
        <w:tabs>
          <w:tab w:val="left" w:pos="1248"/>
          <w:tab w:val="right" w:leader="dot" w:pos="9062"/>
        </w:tabs>
        <w:rPr>
          <w:rFonts w:ascii="Calibri" w:hAnsi="Calibri"/>
          <w:iCs w:val="0"/>
          <w:color w:val="auto"/>
          <w:sz w:val="22"/>
          <w:szCs w:val="22"/>
        </w:rPr>
      </w:pPr>
      <w:hyperlink w:anchor="_Toc55830770" w:history="1">
        <w:r w:rsidR="00D525CA" w:rsidRPr="00B8667E">
          <w:rPr>
            <w:rStyle w:val="Hyperlink"/>
          </w:rPr>
          <w:t>5.1</w:t>
        </w:r>
        <w:r w:rsidR="00D525CA" w:rsidRPr="00B0310B">
          <w:rPr>
            <w:rFonts w:ascii="Calibri" w:hAnsi="Calibri"/>
            <w:iCs w:val="0"/>
            <w:color w:val="auto"/>
            <w:sz w:val="22"/>
            <w:szCs w:val="22"/>
          </w:rPr>
          <w:tab/>
        </w:r>
        <w:r w:rsidR="00D525CA" w:rsidRPr="00B8667E">
          <w:rPr>
            <w:rStyle w:val="Hyperlink"/>
          </w:rPr>
          <w:t>Trabalhos futuros</w:t>
        </w:r>
        <w:r w:rsidR="00D525CA">
          <w:rPr>
            <w:webHidden/>
          </w:rPr>
          <w:tab/>
        </w:r>
        <w:r w:rsidR="00D525CA">
          <w:rPr>
            <w:webHidden/>
          </w:rPr>
          <w:fldChar w:fldCharType="begin"/>
        </w:r>
        <w:r w:rsidR="00D525CA">
          <w:rPr>
            <w:webHidden/>
          </w:rPr>
          <w:instrText xml:space="preserve"> PAGEREF _Toc55830770 \h </w:instrText>
        </w:r>
        <w:r w:rsidR="00D525CA">
          <w:rPr>
            <w:webHidden/>
          </w:rPr>
        </w:r>
        <w:r w:rsidR="00D525CA">
          <w:rPr>
            <w:webHidden/>
          </w:rPr>
          <w:fldChar w:fldCharType="separate"/>
        </w:r>
        <w:r w:rsidR="00FD2ADA">
          <w:rPr>
            <w:webHidden/>
          </w:rPr>
          <w:t>63</w:t>
        </w:r>
        <w:r w:rsidR="00D525CA">
          <w:rPr>
            <w:webHidden/>
          </w:rPr>
          <w:fldChar w:fldCharType="end"/>
        </w:r>
      </w:hyperlink>
    </w:p>
    <w:p w14:paraId="232C435E" w14:textId="50C6C8EF" w:rsidR="00D525CA" w:rsidRPr="00B0310B" w:rsidRDefault="00B625A2">
      <w:pPr>
        <w:pStyle w:val="Sumrio1"/>
        <w:tabs>
          <w:tab w:val="right" w:leader="dot" w:pos="9062"/>
        </w:tabs>
        <w:rPr>
          <w:rFonts w:ascii="Calibri" w:hAnsi="Calibri"/>
          <w:b w:val="0"/>
          <w:iCs w:val="0"/>
          <w:caps w:val="0"/>
          <w:noProof/>
          <w:color w:val="auto"/>
          <w:sz w:val="22"/>
          <w:szCs w:val="22"/>
        </w:rPr>
      </w:pPr>
      <w:hyperlink w:anchor="_Toc55830771" w:history="1">
        <w:r w:rsidR="00D525CA" w:rsidRPr="00B8667E">
          <w:rPr>
            <w:rStyle w:val="Hyperlink"/>
            <w:noProof/>
          </w:rPr>
          <w:t>Referências Bibliográficas</w:t>
        </w:r>
        <w:r w:rsidR="00D525CA">
          <w:rPr>
            <w:noProof/>
            <w:webHidden/>
          </w:rPr>
          <w:tab/>
        </w:r>
        <w:r w:rsidR="00D525CA">
          <w:rPr>
            <w:noProof/>
            <w:webHidden/>
          </w:rPr>
          <w:fldChar w:fldCharType="begin"/>
        </w:r>
        <w:r w:rsidR="00D525CA">
          <w:rPr>
            <w:noProof/>
            <w:webHidden/>
          </w:rPr>
          <w:instrText xml:space="preserve"> PAGEREF _Toc55830771 \h </w:instrText>
        </w:r>
        <w:r w:rsidR="00D525CA">
          <w:rPr>
            <w:noProof/>
            <w:webHidden/>
          </w:rPr>
        </w:r>
        <w:r w:rsidR="00D525CA">
          <w:rPr>
            <w:noProof/>
            <w:webHidden/>
          </w:rPr>
          <w:fldChar w:fldCharType="separate"/>
        </w:r>
        <w:r w:rsidR="00FD2ADA">
          <w:rPr>
            <w:noProof/>
            <w:webHidden/>
          </w:rPr>
          <w:t>64</w:t>
        </w:r>
        <w:r w:rsidR="00D525CA">
          <w:rPr>
            <w:noProof/>
            <w:webHidden/>
          </w:rPr>
          <w:fldChar w:fldCharType="end"/>
        </w:r>
      </w:hyperlink>
    </w:p>
    <w:p w14:paraId="675B2A8E" w14:textId="74212CC2"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186A6CD8" w:rsidR="00BB2B89" w:rsidRPr="000964B3" w:rsidRDefault="00BB2B89" w:rsidP="00BF30D2">
      <w:pPr>
        <w:pStyle w:val="Ttulo1"/>
      </w:pPr>
      <w:bookmarkStart w:id="1" w:name="_Toc53928594"/>
      <w:bookmarkStart w:id="2" w:name="_Toc55830730"/>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4F1CB0B4" w:rsidR="005D67E6" w:rsidRDefault="005D67E6" w:rsidP="00BF30D2">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w:t>
      </w:r>
      <w:r w:rsidR="00186084">
        <w:t xml:space="preserve">o, </w:t>
      </w:r>
      <w:r>
        <w:t xml:space="preserve">como comprar livros ou assistir algum filme ou (ii)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lastRenderedPageBreak/>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lastRenderedPageBreak/>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0859FE55"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uma recomendação</w:t>
      </w:r>
      <w:r w:rsidR="00120F60">
        <w:t>,</w:t>
      </w:r>
      <w:r w:rsidRPr="00473AC1">
        <w:t xml:space="preserve">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ABE375A" w:rsidR="005D67E6" w:rsidRDefault="005D67E6" w:rsidP="00BF30D2">
      <w:pPr>
        <w:pStyle w:val="TextodoTrabalho"/>
      </w:pPr>
      <w:r>
        <w:t xml:space="preserve">O mercado musical tem evoluído muito desde seu início. No começo, seu consumo </w:t>
      </w:r>
      <w:r w:rsidR="00723F71">
        <w:t>aumentou</w:t>
      </w:r>
      <w:r>
        <w:t xml:space="preserve">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w:t>
      </w:r>
      <w:r>
        <w:lastRenderedPageBreak/>
        <w:t xml:space="preserve">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830731"/>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04ADBAB0" w:rsidR="005D67E6" w:rsidRDefault="005D67E6" w:rsidP="00BF30D2">
      <w:pPr>
        <w:pStyle w:val="Ttulo2"/>
      </w:pPr>
      <w:bookmarkStart w:id="7" w:name="_Toc55523356"/>
      <w:bookmarkStart w:id="8" w:name="_Toc55830732"/>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4C962D19" w:rsidR="005D67E6" w:rsidRDefault="005D67E6" w:rsidP="00BF30D2">
      <w:pPr>
        <w:pStyle w:val="Ttulo2"/>
      </w:pPr>
      <w:bookmarkStart w:id="10" w:name="_Toc55523357"/>
      <w:bookmarkStart w:id="11" w:name="_Toc55830733"/>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algoritmos. Com o estudo realizado e os registros de contextos definidos, foi utilizado da pesquisa experimental, para avaliar a base disponível através da aplicação liberada aos </w:t>
      </w:r>
      <w:r>
        <w:lastRenderedPageBreak/>
        <w:t>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D42CF45" w:rsidR="008F2AE9" w:rsidRDefault="00F243EF" w:rsidP="00BF30D2">
      <w:pPr>
        <w:pStyle w:val="Ttulo1"/>
      </w:pPr>
      <w:bookmarkStart w:id="16" w:name="_Toc55523358"/>
      <w:bookmarkStart w:id="17" w:name="_Toc55260941"/>
      <w:bookmarkStart w:id="18" w:name="_Toc55830734"/>
      <w:r>
        <w:lastRenderedPageBreak/>
        <w:t>Trabalhos relacionados</w:t>
      </w:r>
      <w:bookmarkEnd w:id="16"/>
      <w:bookmarkEnd w:id="17"/>
      <w:bookmarkEnd w:id="18"/>
    </w:p>
    <w:p w14:paraId="61FF63C8" w14:textId="79567661" w:rsidR="00433D11" w:rsidRDefault="009124E7" w:rsidP="00BF30D2">
      <w:r>
        <w:tab/>
      </w:r>
      <w:r w:rsidR="00433D11">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6E47E496" w:rsidR="00433D11" w:rsidRDefault="00433D11" w:rsidP="00BF30D2">
      <w:pPr>
        <w:pStyle w:val="Ttulo2"/>
      </w:pPr>
      <w:bookmarkStart w:id="19" w:name="_Toc55523359"/>
      <w:bookmarkStart w:id="20" w:name="_Toc55260942"/>
      <w:bookmarkStart w:id="21" w:name="_Toc55830735"/>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ii)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r w:rsidRPr="006A66C6">
        <w:t>Effective Nearest-Neighbor Music Recommendations</w:t>
      </w:r>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6F9CB48B" w:rsidR="00433D11" w:rsidRDefault="00433D11" w:rsidP="00BF30D2">
      <w:pPr>
        <w:pStyle w:val="Ttulo2"/>
      </w:pPr>
      <w:bookmarkStart w:id="24" w:name="_Toc55523360"/>
      <w:bookmarkStart w:id="25" w:name="_Toc55260943"/>
      <w:bookmarkStart w:id="26" w:name="_Toc55830736"/>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r w:rsidRPr="003D5E2C">
        <w:rPr>
          <w:i/>
        </w:rPr>
        <w:t>Context-aware</w:t>
      </w:r>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r w:rsidRPr="00B42753">
        <w:rPr>
          <w:i/>
        </w:rPr>
        <w:t>string</w:t>
      </w:r>
      <w:r>
        <w:t xml:space="preserve"> de busca para filtrar por estudos que estejam de acordo com o foco de pesquisa do trabalho. Existem muitos artigos e diversas áreas de pesquisa relacionadas aos sistemas de recomendação musical, então, para realizar uma busca mais assertiva, foi utilizada a seguinte </w:t>
      </w:r>
      <w:r w:rsidRPr="00B42753">
        <w:rPr>
          <w:i/>
        </w:rPr>
        <w:t>string</w:t>
      </w:r>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 xml:space="preserve">usca, cada trabalho foi analisado, e esta análise foi dividida em quatro etapas: (i) a leitura inicial foi feita no título de cada artigo, e foram mantidos </w:t>
      </w:r>
      <w:r>
        <w:lastRenderedPageBreak/>
        <w:t>àqueles que indicam uma relação com essa pesquisa; (ii) consistiu em realizar uma leitura dos resumos desses trabalhos e manter àqueles adequados; (iii) aplicou-se um filtro, baseando-se na leitura da introdução e conclusão dos artigos e por fim; (iv)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FB2D237" w:rsidR="00433D11" w:rsidRPr="004A3A38" w:rsidRDefault="00433D11" w:rsidP="00BF30D2">
      <w:pPr>
        <w:pStyle w:val="Ttulo2"/>
      </w:pPr>
      <w:bookmarkStart w:id="27" w:name="_Toc55523361"/>
      <w:bookmarkStart w:id="28" w:name="_Toc55260944"/>
      <w:bookmarkStart w:id="29" w:name="_Toc55830737"/>
      <w:r w:rsidRPr="004A3A38">
        <w:t>PROCURA NOS MOTORES DE BUSCA</w:t>
      </w:r>
      <w:bookmarkEnd w:id="27"/>
      <w:bookmarkEnd w:id="28"/>
      <w:bookmarkEnd w:id="29"/>
    </w:p>
    <w:p w14:paraId="659FB8B0" w14:textId="250EE0CC"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r w:rsidRPr="00BC0A63">
        <w:rPr>
          <w:i/>
        </w:rPr>
        <w:t>string</w:t>
      </w:r>
      <w:r>
        <w:t xml:space="preserve"> de busca pré-definida anteriormente. </w:t>
      </w:r>
      <w:commentRangeStart w:id="30"/>
      <w:r>
        <w:t xml:space="preserve">As Figuras </w:t>
      </w:r>
      <w:r w:rsidR="00473267">
        <w:fldChar w:fldCharType="begin"/>
      </w:r>
      <w:r w:rsidR="00473267">
        <w:instrText xml:space="preserve"> REF _Ref55830291 \h </w:instrText>
      </w:r>
      <w:r w:rsidR="00473267">
        <w:fldChar w:fldCharType="separate"/>
      </w:r>
      <w:r w:rsidR="00FD2ADA">
        <w:t xml:space="preserve">Figura </w:t>
      </w:r>
      <w:r w:rsidR="00FD2ADA">
        <w:rPr>
          <w:noProof/>
        </w:rPr>
        <w:t>1</w:t>
      </w:r>
      <w:r w:rsidR="00473267">
        <w:fldChar w:fldCharType="end"/>
      </w:r>
      <w:r w:rsidR="00473267">
        <w:t xml:space="preserve">, </w:t>
      </w:r>
      <w:r w:rsidR="00473267">
        <w:fldChar w:fldCharType="begin"/>
      </w:r>
      <w:r w:rsidR="00473267">
        <w:instrText xml:space="preserve"> REF _Ref55830295 \h </w:instrText>
      </w:r>
      <w:r w:rsidR="00473267">
        <w:fldChar w:fldCharType="separate"/>
      </w:r>
      <w:r w:rsidR="00FD2ADA" w:rsidRPr="00682EC2">
        <w:t xml:space="preserve">Figura </w:t>
      </w:r>
      <w:r w:rsidR="00FD2ADA">
        <w:rPr>
          <w:noProof/>
        </w:rPr>
        <w:t>2</w:t>
      </w:r>
      <w:r w:rsidR="00473267">
        <w:fldChar w:fldCharType="end"/>
      </w:r>
      <w:r w:rsidR="00473267">
        <w:t xml:space="preserve"> </w:t>
      </w:r>
      <w:r>
        <w:t xml:space="preserve">e </w:t>
      </w:r>
      <w:r w:rsidR="00473267">
        <w:fldChar w:fldCharType="begin"/>
      </w:r>
      <w:r w:rsidR="00473267">
        <w:instrText xml:space="preserve"> REF _Ref55830297 \h </w:instrText>
      </w:r>
      <w:r w:rsidR="00473267">
        <w:fldChar w:fldCharType="separate"/>
      </w:r>
      <w:r w:rsidR="00FD2ADA" w:rsidRPr="00EB453E">
        <w:t xml:space="preserve">Figura </w:t>
      </w:r>
      <w:r w:rsidR="00FD2ADA">
        <w:rPr>
          <w:noProof/>
        </w:rPr>
        <w:t>3</w:t>
      </w:r>
      <w:r w:rsidR="00473267">
        <w:fldChar w:fldCharType="end"/>
      </w:r>
      <w:r>
        <w:t xml:space="preserve"> </w:t>
      </w:r>
      <w:commentRangeEnd w:id="30"/>
      <w:r>
        <w:rPr>
          <w:rStyle w:val="PargrafodaListaChar"/>
        </w:rPr>
        <w:commentReference w:id="30"/>
      </w:r>
      <w:r>
        <w:t xml:space="preserve">ilustram esse processo. A Figura 1 apresenta a string de busca desenvolvida no motor da ACM, e as Figuras 2 e 3 apresentam respectivamente os resultados das buscas por </w:t>
      </w:r>
      <w:r w:rsidRPr="00A351BA">
        <w:rPr>
          <w:i/>
        </w:rPr>
        <w:t>proceedings</w:t>
      </w:r>
      <w:r>
        <w:t xml:space="preserve"> e </w:t>
      </w:r>
      <w:r w:rsidRPr="00A351BA">
        <w:rPr>
          <w:i/>
        </w:rPr>
        <w:t>journals</w:t>
      </w:r>
      <w:r>
        <w:t>. A quantidade de resultados apresentados na ACM foi de 150 trabalhos.</w:t>
      </w:r>
    </w:p>
    <w:p w14:paraId="0881BEC1" w14:textId="77777777" w:rsidR="0006026D" w:rsidRDefault="0006026D" w:rsidP="00BF30D2"/>
    <w:p w14:paraId="4131597C" w14:textId="249E8C47" w:rsidR="000421F7" w:rsidRDefault="000421F7" w:rsidP="00BF30D2">
      <w:pPr>
        <w:pStyle w:val="Legenda"/>
      </w:pPr>
      <w:bookmarkStart w:id="31" w:name="_Ref55830291"/>
      <w:bookmarkStart w:id="32" w:name="_Toc55830701"/>
      <w:r>
        <w:t xml:space="preserve">Figura </w:t>
      </w:r>
      <w:fldSimple w:instr=" SEQ Figura \* ARABIC ">
        <w:r w:rsidR="00FD2ADA">
          <w:rPr>
            <w:noProof/>
          </w:rPr>
          <w:t>1</w:t>
        </w:r>
      </w:fldSimple>
      <w:bookmarkEnd w:id="31"/>
      <w:r>
        <w:rPr>
          <w:noProof/>
        </w:rPr>
        <w:t xml:space="preserve"> -</w:t>
      </w:r>
      <w:r>
        <w:t xml:space="preserve"> Motor avançado de busca da</w:t>
      </w:r>
      <w:r w:rsidRPr="00A841A0">
        <w:t xml:space="preserve"> ACM</w:t>
      </w:r>
      <w:bookmarkEnd w:id="32"/>
    </w:p>
    <w:p w14:paraId="1D42B9EC" w14:textId="6247B5DC" w:rsidR="000421F7" w:rsidRDefault="00AC1D7D"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3"/>
      <w:commentRangeEnd w:id="33"/>
      <w:r w:rsidR="000421F7">
        <w:commentReference w:id="33"/>
      </w:r>
    </w:p>
    <w:p w14:paraId="119CEE96" w14:textId="31346020" w:rsidR="00E17768" w:rsidRDefault="000421F7" w:rsidP="00BF30D2">
      <w:pPr>
        <w:pStyle w:val="Legenda"/>
      </w:pPr>
      <w:bookmarkStart w:id="34" w:name="_Ref40822595"/>
      <w:bookmarkStart w:id="35" w:name="_Ref40822554"/>
      <w:bookmarkStart w:id="36" w:name="_Toc55260879"/>
      <w:r w:rsidRPr="004D6111">
        <w:t xml:space="preserve">Fonte: </w:t>
      </w:r>
      <w:bookmarkEnd w:id="34"/>
      <w:r w:rsidRPr="004D6111">
        <w:t>Elaborado pelo autor (</w:t>
      </w:r>
      <w:r w:rsidRPr="00210C75">
        <w:t>2020)</w:t>
      </w:r>
      <w:bookmarkEnd w:id="35"/>
      <w:bookmarkEnd w:id="36"/>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57D913C6" w:rsidR="00F4482C" w:rsidRPr="00682EC2" w:rsidRDefault="00F4482C" w:rsidP="00BF30D2">
      <w:pPr>
        <w:pStyle w:val="Legenda"/>
      </w:pPr>
      <w:bookmarkStart w:id="37" w:name="_Ref55830295"/>
      <w:bookmarkStart w:id="38" w:name="_Toc55830702"/>
      <w:r w:rsidRPr="00682EC2">
        <w:lastRenderedPageBreak/>
        <w:t xml:space="preserve">Figura </w:t>
      </w:r>
      <w:fldSimple w:instr=" SEQ Figura \* ARABIC ">
        <w:r w:rsidR="00FD2ADA">
          <w:rPr>
            <w:noProof/>
          </w:rPr>
          <w:t>2</w:t>
        </w:r>
      </w:fldSimple>
      <w:bookmarkEnd w:id="37"/>
      <w:r w:rsidRPr="00682EC2">
        <w:t xml:space="preserve"> - Resultado de busca dos </w:t>
      </w:r>
      <w:r w:rsidRPr="00682EC2">
        <w:rPr>
          <w:i/>
          <w:iCs/>
        </w:rPr>
        <w:t>proceedings</w:t>
      </w:r>
      <w:r w:rsidRPr="00682EC2">
        <w:t xml:space="preserve"> no motor de busca da ACM</w:t>
      </w:r>
      <w:bookmarkEnd w:id="38"/>
    </w:p>
    <w:p w14:paraId="391D5652" w14:textId="77777777" w:rsidR="00F4482C" w:rsidRDefault="00AC1D7D" w:rsidP="00BF30D2">
      <w:pPr>
        <w:pStyle w:val="Legenda"/>
        <w:rPr>
          <w:noProof/>
        </w:rPr>
      </w:pPr>
      <w:r>
        <w:rPr>
          <w:noProof/>
        </w:rPr>
        <w:pict w14:anchorId="5783CE4F">
          <v:shape id="Imagem 4" o:spid="_x0000_i1026"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r w:rsidRPr="007F09C5">
        <w:rPr>
          <w:i/>
        </w:rPr>
        <w:t>proceedings</w:t>
      </w:r>
      <w:r>
        <w:t xml:space="preserve"> e </w:t>
      </w:r>
      <w:r w:rsidRPr="007F09C5">
        <w:rPr>
          <w:i/>
        </w:rPr>
        <w:t>journals</w:t>
      </w:r>
      <w:r>
        <w:t>.  Após aplicados esses filtros, a quantidade de trabalhos encontrados passou para 83.</w:t>
      </w:r>
      <w:r w:rsidR="00253C53">
        <w:tab/>
      </w:r>
    </w:p>
    <w:p w14:paraId="548422A9" w14:textId="77777777" w:rsidR="004D7509" w:rsidRDefault="004D7509" w:rsidP="00BF30D2"/>
    <w:p w14:paraId="6F34E83E" w14:textId="5A657140" w:rsidR="00980B07" w:rsidRPr="00EB453E" w:rsidRDefault="00980B07" w:rsidP="00BF30D2">
      <w:pPr>
        <w:pStyle w:val="Legenda"/>
      </w:pPr>
      <w:bookmarkStart w:id="39" w:name="_Ref55830297"/>
      <w:bookmarkStart w:id="40" w:name="_Toc55830703"/>
      <w:r w:rsidRPr="00EB453E">
        <w:t xml:space="preserve">Figura </w:t>
      </w:r>
      <w:fldSimple w:instr=" SEQ Figura \* ARABIC ">
        <w:r w:rsidR="00FD2ADA">
          <w:rPr>
            <w:noProof/>
          </w:rPr>
          <w:t>3</w:t>
        </w:r>
      </w:fldSimple>
      <w:bookmarkEnd w:id="39"/>
      <w:r w:rsidRPr="00EB453E">
        <w:t xml:space="preserve"> - Resultado de busca dos </w:t>
      </w:r>
      <w:r w:rsidRPr="00EB453E">
        <w:rPr>
          <w:i/>
          <w:iCs/>
        </w:rPr>
        <w:t>journals</w:t>
      </w:r>
      <w:r w:rsidRPr="00EB453E">
        <w:t xml:space="preserve"> no motor de busca da ACM</w:t>
      </w:r>
      <w:bookmarkEnd w:id="40"/>
    </w:p>
    <w:p w14:paraId="453A6F0E" w14:textId="77777777" w:rsidR="000822C6" w:rsidRPr="00EB453E" w:rsidRDefault="00AC1D7D" w:rsidP="00BF30D2">
      <w:pPr>
        <w:pStyle w:val="Legenda"/>
        <w:rPr>
          <w:noProof/>
        </w:rPr>
      </w:pPr>
      <w:r>
        <w:rPr>
          <w:noProof/>
        </w:rPr>
        <w:pict w14:anchorId="2A86FEF4">
          <v:shape id="Imagem 6" o:spid="_x0000_i1027"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32193036" w:rsidR="00980B07" w:rsidRDefault="00980B07" w:rsidP="00BF30D2">
      <w:pPr>
        <w:pStyle w:val="Ttulo2"/>
      </w:pPr>
      <w:bookmarkStart w:id="41" w:name="_Toc55523362"/>
      <w:bookmarkStart w:id="42" w:name="_Toc55260945"/>
      <w:bookmarkStart w:id="43" w:name="_Toc55830738"/>
      <w:r w:rsidRPr="008568F7">
        <w:lastRenderedPageBreak/>
        <w:t>ETAPAS DA REVISÃO DOS TRABALHOS</w:t>
      </w:r>
      <w:bookmarkEnd w:id="41"/>
      <w:bookmarkEnd w:id="42"/>
      <w:bookmarkEnd w:id="43"/>
    </w:p>
    <w:p w14:paraId="052FD4BC" w14:textId="78F87497" w:rsidR="00980B07" w:rsidRDefault="00980B07" w:rsidP="00BF30D2">
      <w:r>
        <w:tab/>
        <w:t xml:space="preserve">Com a busca realizada no dia 07/05/20, no motor da ACM, a partir da </w:t>
      </w:r>
      <w:r w:rsidRPr="00CB3CF6">
        <w:rPr>
          <w:i/>
        </w:rPr>
        <w:t>string</w:t>
      </w:r>
      <w:r>
        <w:t xml:space="preserve"> de busca foram encontrados 83 trabalhos, sendo 23 do tipo </w:t>
      </w:r>
      <w:r>
        <w:rPr>
          <w:i/>
        </w:rPr>
        <w:t>journal</w:t>
      </w:r>
      <w:r>
        <w:t xml:space="preserve"> e 60 do tipo </w:t>
      </w:r>
      <w:r w:rsidRPr="005D0600">
        <w:rPr>
          <w:i/>
        </w:rPr>
        <w:t>proceeding</w:t>
      </w:r>
      <w:r>
        <w:t>. Em cima deles, foi realizado um filtro baseado em 3 etapas (demonstradas na</w:t>
      </w:r>
      <w:r w:rsidR="00F55E54">
        <w:t xml:space="preserve"> </w:t>
      </w:r>
      <w:r w:rsidR="00F55E54">
        <w:fldChar w:fldCharType="begin"/>
      </w:r>
      <w:r w:rsidR="00F55E54">
        <w:instrText xml:space="preserve"> REF _Ref55830362 \h </w:instrText>
      </w:r>
      <w:r w:rsidR="00F55E54">
        <w:fldChar w:fldCharType="separate"/>
      </w:r>
      <w:r w:rsidR="00FD2ADA" w:rsidRPr="00D17147">
        <w:t xml:space="preserve">Figura </w:t>
      </w:r>
      <w:r w:rsidR="00FD2ADA">
        <w:rPr>
          <w:noProof/>
        </w:rPr>
        <w:t>4</w:t>
      </w:r>
      <w:r w:rsidR="00F55E54">
        <w:fldChar w:fldCharType="end"/>
      </w:r>
      <w:r>
        <w:t>), que visam direcionar esta pesquisa para a revisão dos trabalhos que condizem com o objetivo descrito no protocolo.</w:t>
      </w:r>
    </w:p>
    <w:p w14:paraId="42AE4609" w14:textId="77777777" w:rsidR="00980B07" w:rsidRDefault="00980B07" w:rsidP="00BF30D2"/>
    <w:p w14:paraId="702DD6FB" w14:textId="6FE9B5C2" w:rsidR="00D17147" w:rsidRPr="00D17147" w:rsidRDefault="00D17147" w:rsidP="00B072CD">
      <w:pPr>
        <w:pStyle w:val="Legenda"/>
      </w:pPr>
      <w:bookmarkStart w:id="44" w:name="_Ref55830362"/>
      <w:bookmarkStart w:id="45" w:name="_Toc55830704"/>
      <w:r w:rsidRPr="00D17147">
        <w:t xml:space="preserve">Figura </w:t>
      </w:r>
      <w:fldSimple w:instr=" SEQ Figura \* ARABIC ">
        <w:r w:rsidR="00FD2ADA">
          <w:rPr>
            <w:noProof/>
          </w:rPr>
          <w:t>4</w:t>
        </w:r>
      </w:fldSimple>
      <w:bookmarkEnd w:id="44"/>
      <w:r w:rsidRPr="00D17147">
        <w:t xml:space="preserve"> - Etapas realizadas para filtrar os trabalhos encontrados no motor de busca da ACM</w:t>
      </w:r>
      <w:bookmarkEnd w:id="45"/>
    </w:p>
    <w:p w14:paraId="264D64B0" w14:textId="190B2FD0" w:rsidR="00D17147" w:rsidRPr="00D17147" w:rsidRDefault="00AC1D7D" w:rsidP="00B072CD">
      <w:pPr>
        <w:pStyle w:val="Legenda"/>
        <w:rPr>
          <w:noProof/>
        </w:rPr>
      </w:pPr>
      <w:r>
        <w:rPr>
          <w:noProof/>
        </w:rPr>
        <w:pict w14:anchorId="5F0283CC">
          <v:shape id="Diagrama 3" o:spid="_x0000_i1028" type="#_x0000_t75" style="width:442.5pt;height:126.7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072CD">
      <w:pPr>
        <w:pStyle w:val="Legenda"/>
      </w:pPr>
      <w:commentRangeStart w:id="46"/>
      <w:r w:rsidRPr="00D17147">
        <w:t>Fonte: Elaborado pelo autor (2020)</w:t>
      </w:r>
      <w:commentRangeEnd w:id="46"/>
      <w:r w:rsidR="007B3ECC">
        <w:rPr>
          <w:rStyle w:val="Refdecomentrio"/>
          <w:iCs/>
        </w:rPr>
        <w:commentReference w:id="46"/>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ii) t</w:t>
      </w:r>
      <w:r w:rsidRPr="009F1D25">
        <w:t xml:space="preserve">rabalhos que utilizam dos RecSys e contexto, mas que visam recomendar outros temas além da música como notícias, filmes e, produtos; </w:t>
      </w:r>
      <w:r>
        <w:t>(iii) t</w:t>
      </w:r>
      <w:r w:rsidRPr="009F1D25">
        <w:t xml:space="preserve">rabalhos que utilizam dos RecSys e contexto, mas que não abordam a recomendação musical; </w:t>
      </w:r>
      <w:r>
        <w:t>(iv) t</w:t>
      </w:r>
      <w:r w:rsidRPr="009F1D25">
        <w:t xml:space="preserve">rabalhos que utilizam dos RecSys musicais, mas que não utilizam o contexto nas </w:t>
      </w:r>
      <w:commentRangeStart w:id="47"/>
      <w:r w:rsidRPr="009F1D25">
        <w:t>recomendações</w:t>
      </w:r>
      <w:commentRangeEnd w:id="47"/>
      <w:r>
        <w:rPr>
          <w:rStyle w:val="Refdecomentrio"/>
        </w:rPr>
        <w:commentReference w:id="47"/>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46DD88C" w:rsidR="00233C3E" w:rsidRPr="00233C3E" w:rsidRDefault="00233C3E" w:rsidP="00BF30D2">
      <w:pPr>
        <w:pStyle w:val="Legenda"/>
      </w:pPr>
      <w:bookmarkStart w:id="48" w:name="_Toc55830705"/>
      <w:r w:rsidRPr="00233C3E">
        <w:lastRenderedPageBreak/>
        <w:t xml:space="preserve">Figura </w:t>
      </w:r>
      <w:fldSimple w:instr=" SEQ Figura \* ARABIC ">
        <w:r w:rsidR="00FD2ADA">
          <w:rPr>
            <w:noProof/>
          </w:rPr>
          <w:t>5</w:t>
        </w:r>
      </w:fldSimple>
      <w:r w:rsidRPr="00233C3E">
        <w:t xml:space="preserve"> - Filtro em cima dos trabalhos selecionados através do resumo</w:t>
      </w:r>
      <w:bookmarkEnd w:id="48"/>
    </w:p>
    <w:p w14:paraId="113E5754" w14:textId="73AFD832" w:rsidR="00233C3E" w:rsidRDefault="004C44AE" w:rsidP="00BF30D2">
      <w:pPr>
        <w:pStyle w:val="Legenda"/>
      </w:pPr>
      <w:r w:rsidRPr="008914FF">
        <w:rPr>
          <w:noProof/>
        </w:rPr>
        <w:object w:dxaOrig="7181" w:dyaOrig="4196" w14:anchorId="7E6AA6EA">
          <v:shape id="Gráfico 7" o:spid="_x0000_i1029"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9050013" r:id="rId19">
            <o:FieldCodes>\s</o:FieldCodes>
          </o:OLEObject>
        </w:object>
      </w:r>
    </w:p>
    <w:p w14:paraId="3C569AA2" w14:textId="79E32955" w:rsidR="009C26C8" w:rsidRDefault="009C26C8" w:rsidP="00BF30D2">
      <w:pPr>
        <w:pStyle w:val="Legenda"/>
      </w:pPr>
      <w:r w:rsidRPr="00D17147">
        <w:t>Fonte: Elaborado pelo autor (2020)</w:t>
      </w:r>
    </w:p>
    <w:p w14:paraId="5470D085" w14:textId="3FD2603F" w:rsidR="009C26C8" w:rsidRDefault="009C26C8" w:rsidP="00BF30D2">
      <w:pPr>
        <w:pStyle w:val="Ttulo3"/>
      </w:pPr>
      <w:bookmarkStart w:id="49" w:name="_Toc55523363"/>
      <w:bookmarkStart w:id="50" w:name="_Toc55260946"/>
      <w:bookmarkStart w:id="51" w:name="_Toc55830739"/>
      <w:r>
        <w:t>Trabalhos selecionados</w:t>
      </w:r>
      <w:bookmarkEnd w:id="49"/>
      <w:bookmarkEnd w:id="50"/>
      <w:bookmarkEnd w:id="51"/>
    </w:p>
    <w:p w14:paraId="1E25D51A" w14:textId="7FA5E284" w:rsidR="009C26C8" w:rsidRDefault="009C26C8" w:rsidP="00BF30D2">
      <w:r>
        <w:tab/>
      </w:r>
      <w:r w:rsidRPr="0012444C">
        <w:t xml:space="preserve">O resultado do procedimento de filtro </w:t>
      </w:r>
      <w:r>
        <w:t>apresentado na</w:t>
      </w:r>
      <w:r w:rsidR="00C40A46">
        <w:t xml:space="preserve"> </w:t>
      </w:r>
      <w:r w:rsidR="00C40A46">
        <w:fldChar w:fldCharType="begin"/>
      </w:r>
      <w:r w:rsidR="00C40A46">
        <w:instrText xml:space="preserve"> REF _Ref55830382 \h </w:instrText>
      </w:r>
      <w:r w:rsidR="00C40A46">
        <w:fldChar w:fldCharType="separate"/>
      </w:r>
      <w:r w:rsidR="00FD2ADA" w:rsidRPr="00246CD2">
        <w:t xml:space="preserve">Figura </w:t>
      </w:r>
      <w:r w:rsidR="00FD2ADA">
        <w:rPr>
          <w:noProof/>
        </w:rPr>
        <w:t>6</w:t>
      </w:r>
      <w:r w:rsidR="00C40A46">
        <w:fldChar w:fldCharType="end"/>
      </w:r>
      <w:r>
        <w:t xml:space="preserve">, resultou em </w:t>
      </w:r>
      <w:commentRangeStart w:id="52"/>
      <w:commentRangeStart w:id="53"/>
      <w:r w:rsidRPr="0012444C">
        <w:t xml:space="preserve">4 trabalhos relacionados </w:t>
      </w:r>
      <w:commentRangeEnd w:id="52"/>
      <w:r>
        <w:rPr>
          <w:rStyle w:val="Refdecomentrio"/>
        </w:rPr>
        <w:commentReference w:id="52"/>
      </w:r>
      <w:commentRangeEnd w:id="53"/>
      <w:r>
        <w:rPr>
          <w:rStyle w:val="Refdecomentrio"/>
        </w:rPr>
        <w:commentReference w:id="53"/>
      </w:r>
      <w:r w:rsidRPr="0012444C">
        <w:t>ao objetivo descrito no protocolo de revisão desse trabalho.</w:t>
      </w:r>
    </w:p>
    <w:p w14:paraId="6C82FB7B" w14:textId="77777777" w:rsidR="00246CD2" w:rsidRDefault="00246CD2" w:rsidP="00BF30D2"/>
    <w:p w14:paraId="18B1BCC0" w14:textId="63FFA498" w:rsidR="00246CD2" w:rsidRPr="00246CD2" w:rsidRDefault="00246CD2" w:rsidP="00BF30D2">
      <w:pPr>
        <w:pStyle w:val="Legenda"/>
      </w:pPr>
      <w:bookmarkStart w:id="54" w:name="_Ref55830382"/>
      <w:bookmarkStart w:id="55" w:name="_Toc55830706"/>
      <w:r w:rsidRPr="00246CD2">
        <w:t xml:space="preserve">Figura </w:t>
      </w:r>
      <w:fldSimple w:instr=" SEQ Figura \* ARABIC ">
        <w:r w:rsidR="00FD2ADA">
          <w:rPr>
            <w:noProof/>
          </w:rPr>
          <w:t>6</w:t>
        </w:r>
      </w:fldSimple>
      <w:bookmarkEnd w:id="54"/>
      <w:r w:rsidRPr="00246CD2">
        <w:t xml:space="preserve"> - Procedimento de filtro realizado baseado nos trabalhos encontrados no motor de busca da ACM</w:t>
      </w:r>
      <w:bookmarkEnd w:id="55"/>
    </w:p>
    <w:p w14:paraId="6476B194" w14:textId="763A892F" w:rsidR="00246CD2" w:rsidRPr="00246CD2" w:rsidRDefault="00AC1D7D" w:rsidP="00BF30D2">
      <w:pPr>
        <w:pStyle w:val="Legenda"/>
        <w:rPr>
          <w:noProof/>
        </w:rPr>
      </w:pPr>
      <w:r>
        <w:rPr>
          <w:noProof/>
        </w:rPr>
        <w:pict w14:anchorId="01730421">
          <v:shape id="Diagrama 2" o:spid="_x0000_i1030" type="#_x0000_t75" alt="Procedimento de filtro realizado baseado nos trabalhos encontrados no motor de busca da ACM" style="width:342pt;height:199.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6"/>
      <w:r w:rsidR="000C6345">
        <w:t>breve resumo</w:t>
      </w:r>
      <w:r w:rsidR="000C6345" w:rsidRPr="003C36AB">
        <w:t xml:space="preserve"> </w:t>
      </w:r>
      <w:commentRangeEnd w:id="56"/>
      <w:r w:rsidR="000C6345">
        <w:rPr>
          <w:rStyle w:val="Refdecomentrio"/>
        </w:rPr>
        <w:commentReference w:id="56"/>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lastRenderedPageBreak/>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805E6A2" w14:textId="77777777" w:rsidR="00DD55E0" w:rsidRDefault="000C6345" w:rsidP="001B1F20">
      <w:pPr>
        <w:pStyle w:val="PargrafodaLista"/>
        <w:numPr>
          <w:ilvl w:val="1"/>
          <w:numId w:val="35"/>
        </w:numPr>
      </w:pPr>
      <w:r>
        <w:t>Foi analisado o ambiente? Quais fatores?</w:t>
      </w:r>
    </w:p>
    <w:p w14:paraId="5CBB7BA1" w14:textId="1603BA11" w:rsidR="000C6345" w:rsidRPr="00E279E5" w:rsidRDefault="000C6345" w:rsidP="001B1F20">
      <w:pPr>
        <w:pStyle w:val="PargrafodaLista"/>
        <w:numPr>
          <w:ilvl w:val="1"/>
          <w:numId w:val="35"/>
        </w:numPr>
      </w:pPr>
      <w:r w:rsidRPr="00E279E5">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0F4D3420" w:rsidR="00267AC7" w:rsidRPr="00390005" w:rsidRDefault="00267AC7" w:rsidP="00BF30D2">
      <w:pPr>
        <w:pStyle w:val="Ttulo4"/>
        <w:rPr>
          <w:lang w:val="en-US"/>
        </w:rPr>
      </w:pPr>
      <w:bookmarkStart w:id="57"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8"/>
      <w:r w:rsidRPr="00851B82">
        <w:rPr>
          <w:lang w:val="en-US"/>
        </w:rPr>
        <w:t>Systems</w:t>
      </w:r>
      <w:bookmarkEnd w:id="57"/>
      <w:commentRangeEnd w:id="58"/>
      <w:r>
        <w:rPr>
          <w:rStyle w:val="MenoPendente"/>
          <w:i w:val="0"/>
          <w:snapToGrid/>
        </w:rPr>
        <w:commentReference w:id="58"/>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4EF315C5" w:rsidR="00267AC7" w:rsidRDefault="00267AC7" w:rsidP="00BF30D2">
      <w:pPr>
        <w:pStyle w:val="Ttulo4"/>
        <w:rPr>
          <w:lang w:val="en-US"/>
        </w:rPr>
      </w:pPr>
      <w:bookmarkStart w:id="59" w:name="_Ref40822303"/>
      <w:commentRangeStart w:id="60"/>
      <w:r w:rsidRPr="00E9095F">
        <w:rPr>
          <w:lang w:val="en-US"/>
        </w:rPr>
        <w:t>Prediction of music pairwise preferences from facial expressions</w:t>
      </w:r>
      <w:bookmarkEnd w:id="59"/>
      <w:commentRangeEnd w:id="60"/>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60"/>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w:t>
      </w:r>
      <w:r>
        <w:lastRenderedPageBreak/>
        <w:t xml:space="preserve">usuário é obtida através da observação do seu comportamento. Cada usuário devia ouvir ao menos 10 segundos de cada uma das duas músicas apresentadas na tela </w:t>
      </w:r>
      <w:commentRangeStart w:id="61"/>
      <w:commentRangeEnd w:id="61"/>
      <w:r>
        <w:rPr>
          <w:rStyle w:val="Refdecomentrio"/>
        </w:rPr>
        <w:commentReference w:id="61"/>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ii) o tempo dedicado a ouvir cada música.</w:t>
      </w:r>
    </w:p>
    <w:p w14:paraId="2F5C7BDD" w14:textId="77777777" w:rsidR="00267AC7" w:rsidRDefault="00267AC7" w:rsidP="00BF30D2">
      <w:pPr>
        <w:pStyle w:val="Listas1"/>
      </w:pPr>
      <w:commentRangeStart w:id="62"/>
      <w:r>
        <w:t>Qual o problema que ele resolveu?</w:t>
      </w:r>
      <w:commentRangeEnd w:id="62"/>
      <w:r>
        <w:rPr>
          <w:rStyle w:val="Refdecomentrio"/>
          <w:snapToGrid/>
        </w:rPr>
        <w:commentReference w:id="62"/>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ii)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r w:rsidRPr="00BE3559">
        <w:rPr>
          <w:i/>
        </w:rPr>
        <w:t xml:space="preserve">Random </w:t>
      </w:r>
      <w:r>
        <w:rPr>
          <w:i/>
        </w:rPr>
        <w:t>F</w:t>
      </w:r>
      <w:r w:rsidRPr="00BE3559">
        <w:rPr>
          <w:i/>
        </w:rPr>
        <w:t>orest</w:t>
      </w:r>
      <w:r>
        <w:t xml:space="preserve"> e </w:t>
      </w:r>
      <w:r w:rsidRPr="00BE3559">
        <w:rPr>
          <w:i/>
        </w:rPr>
        <w:t>Gradient Boosting</w:t>
      </w:r>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r w:rsidRPr="00BE3559">
        <w:rPr>
          <w:i/>
        </w:rPr>
        <w:t>Spearman’s Rank Correlation Coefficient</w:t>
      </w:r>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5A4D4B8B" w14:textId="77777777" w:rsidR="00267AC7" w:rsidRDefault="00267AC7" w:rsidP="00BF30D2">
      <w:pPr>
        <w:pStyle w:val="Listas1"/>
      </w:pPr>
      <w:r>
        <w:lastRenderedPageBreak/>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BE3559">
        <w:rPr>
          <w:i/>
        </w:rPr>
        <w:t>F-measure</w:t>
      </w:r>
      <w:r w:rsidRPr="0092303F">
        <w:t xml:space="preserve"> </w:t>
      </w:r>
      <w:r>
        <w:t xml:space="preserve">e acuracidade. A precisão, </w:t>
      </w:r>
      <w:r w:rsidRPr="007C48E1">
        <w:rPr>
          <w:i/>
        </w:rPr>
        <w:t>recall</w:t>
      </w:r>
      <w:r>
        <w:t xml:space="preserve"> e </w:t>
      </w:r>
      <w:r w:rsidRPr="00BE3559">
        <w:rPr>
          <w:i/>
        </w:rPr>
        <w:t>F-measure</w:t>
      </w:r>
      <w:r>
        <w:t xml:space="preserve"> foram calculadas, ponderando os </w:t>
      </w:r>
      <w:r w:rsidRPr="00CC5596">
        <w:rPr>
          <w:i/>
        </w:rPr>
        <w:t>scores</w:t>
      </w:r>
      <w:r>
        <w:t xml:space="preserve"> de cada classe pelo número de instâncias verdadeiras de cada.</w:t>
      </w:r>
    </w:p>
    <w:p w14:paraId="34F76CC4" w14:textId="49713F00"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188AD14C" w14:textId="77777777" w:rsidR="00F53E07" w:rsidRDefault="00F53E07" w:rsidP="00BF30D2"/>
    <w:p w14:paraId="0E8E5BF4" w14:textId="77777777" w:rsidR="00631CC1" w:rsidRDefault="00631CC1" w:rsidP="00BF30D2">
      <w:pPr>
        <w:pStyle w:val="Ttulo4"/>
        <w:rPr>
          <w:lang w:val="en-US"/>
        </w:rPr>
      </w:pPr>
      <w:r w:rsidRPr="00D064C6">
        <w:rPr>
          <w:lang w:val="en-US"/>
        </w:rPr>
        <w:lastRenderedPageBreak/>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r w:rsidRPr="001153A0">
        <w:rPr>
          <w:i/>
        </w:rPr>
        <w:t>Activity-aware Intent Recommendation</w:t>
      </w:r>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ii) é realizado um experimento semelhante ao da primeira contribuição, porém utilizando o Spotify; (iii)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r w:rsidRPr="00BE3559">
        <w:rPr>
          <w:i/>
        </w:rPr>
        <w:t>machine learning</w:t>
      </w:r>
      <w:r>
        <w:t xml:space="preserve"> como:</w:t>
      </w:r>
      <w:r w:rsidRPr="00516903">
        <w:t xml:space="preserve"> </w:t>
      </w:r>
      <w:r w:rsidRPr="00BE3559">
        <w:rPr>
          <w:i/>
        </w:rPr>
        <w:t>Logistic Regression</w:t>
      </w:r>
      <w:r>
        <w:t xml:space="preserve">, </w:t>
      </w:r>
      <w:r>
        <w:rPr>
          <w:i/>
        </w:rPr>
        <w:t>B</w:t>
      </w:r>
      <w:r w:rsidRPr="00BE3559">
        <w:rPr>
          <w:i/>
        </w:rPr>
        <w:t xml:space="preserve">oth </w:t>
      </w:r>
      <w:r>
        <w:rPr>
          <w:i/>
        </w:rPr>
        <w:t>F</w:t>
      </w:r>
      <w:r w:rsidRPr="00BE3559">
        <w:rPr>
          <w:i/>
        </w:rPr>
        <w:t>uzzy</w:t>
      </w:r>
      <w:r>
        <w:t xml:space="preserve"> e </w:t>
      </w:r>
      <w:r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Pr>
          <w:i/>
        </w:rPr>
        <w:t>C</w:t>
      </w:r>
      <w:r w:rsidRPr="00BE3559">
        <w:rPr>
          <w:i/>
        </w:rPr>
        <w:t>lassifier</w:t>
      </w:r>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lastRenderedPageBreak/>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r w:rsidRPr="00417CDC">
        <w:t>Kendallτ</w:t>
      </w:r>
      <w:r>
        <w:t xml:space="preserve">; (ii) </w:t>
      </w:r>
      <w:r w:rsidRPr="00417CDC">
        <w:t>τ-AP</w:t>
      </w:r>
      <w:r>
        <w:t xml:space="preserve"> para calcular a relevância das recomendações; (iii) uma variação do </w:t>
      </w:r>
      <w:r w:rsidRPr="00EA778A">
        <w:rPr>
          <w:i/>
        </w:rPr>
        <w:t>Mean Reciprocal Rank</w:t>
      </w:r>
      <w:r w:rsidRPr="00EA778A">
        <w:t xml:space="preserve"> </w:t>
      </w:r>
      <w:r>
        <w:t>(</w:t>
      </w:r>
      <w:r w:rsidRPr="00417CDC">
        <w:t>nMMR</w:t>
      </w:r>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49F9D402" w:rsidR="00C679D5" w:rsidRDefault="00C679D5" w:rsidP="00BF30D2">
      <w:pPr>
        <w:pStyle w:val="Ttulo4"/>
        <w:rPr>
          <w:lang w:val="en-US"/>
        </w:rPr>
      </w:pPr>
      <w:bookmarkStart w:id="63" w:name="_Ref40822320"/>
      <w:commentRangeStart w:id="64"/>
      <w:r w:rsidRPr="00D064C6">
        <w:rPr>
          <w:lang w:val="en-US"/>
        </w:rPr>
        <w:lastRenderedPageBreak/>
        <w:t>Quantitative Study of Music Listening Behavior in a Smartphone Context</w:t>
      </w:r>
      <w:bookmarkEnd w:id="63"/>
      <w:commentRangeEnd w:id="64"/>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64"/>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r w:rsidRPr="00BE3559">
        <w:rPr>
          <w:i/>
        </w:rPr>
        <w:t>auto-tagging</w:t>
      </w:r>
      <w:r>
        <w:t xml:space="preserve">) a relação das preferências musicais x contextos dos usuários. Antes de iniciar essa </w:t>
      </w:r>
      <w:r>
        <w:lastRenderedPageBreak/>
        <w:t>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r w:rsidRPr="00BE3559">
        <w:rPr>
          <w:i/>
        </w:rPr>
        <w:t>tags</w:t>
      </w:r>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radial basis function</w:t>
      </w:r>
      <w:r>
        <w:t xml:space="preserve"> (RBF) e </w:t>
      </w:r>
      <w:r w:rsidRPr="00BE3559">
        <w:rPr>
          <w:i/>
        </w:rPr>
        <w:t>support vector machine</w:t>
      </w:r>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Beta weights</w:t>
      </w:r>
      <w:r>
        <w:t xml:space="preserve">) para neutralizar os dados. </w:t>
      </w:r>
    </w:p>
    <w:p w14:paraId="6360CF92" w14:textId="77777777" w:rsidR="00C679D5" w:rsidRDefault="00C679D5" w:rsidP="00BF30D2">
      <w:r>
        <w:tab/>
        <w:t xml:space="preserve">Por fim, para medir a precisão das </w:t>
      </w:r>
      <w:r w:rsidRPr="00BE3559">
        <w:rPr>
          <w:i/>
        </w:rPr>
        <w:t>tags</w:t>
      </w:r>
      <w:r>
        <w:t xml:space="preserve"> criadas, foi utilizado o </w:t>
      </w:r>
      <w:r w:rsidRPr="00BE3559">
        <w:rPr>
          <w:i/>
        </w:rPr>
        <w:t>operating characteristic curve</w:t>
      </w:r>
      <w:r w:rsidRPr="000B43F3">
        <w:t xml:space="preserve"> (AUC)</w:t>
      </w:r>
      <w:r>
        <w:t xml:space="preserve">, mais especificamente o </w:t>
      </w:r>
      <w:r w:rsidRPr="00BE3559">
        <w:rPr>
          <w:i/>
        </w:rPr>
        <w:t>Pearson’s linear correlation coefficient</w:t>
      </w:r>
      <w:r>
        <w:t xml:space="preserve">. Buscando auxiliar a visualização da valência-excitação das emoções no espaço, foi utilizada a técnica de </w:t>
      </w:r>
      <w:r w:rsidRPr="00BE3559">
        <w:rPr>
          <w:i/>
        </w:rPr>
        <w:t>Affective Norm for English Words</w:t>
      </w:r>
      <w:r w:rsidRPr="00734AF0">
        <w:t xml:space="preserve"> (ANEW)</w:t>
      </w:r>
      <w:r>
        <w:t xml:space="preserve">. E no fim, para computar a associação entre as músicas e as emoções, foi feito </w:t>
      </w:r>
      <w:r w:rsidRPr="009D2981">
        <w:t>uso do GPR (</w:t>
      </w:r>
      <w:r w:rsidRPr="00BE3559">
        <w:rPr>
          <w:i/>
        </w:rPr>
        <w:t xml:space="preserve">Gaussian </w:t>
      </w:r>
      <w:r>
        <w:rPr>
          <w:i/>
        </w:rPr>
        <w:t>P</w:t>
      </w:r>
      <w:r w:rsidRPr="00BE3559">
        <w:rPr>
          <w:i/>
        </w:rPr>
        <w:t xml:space="preserve">rocess </w:t>
      </w:r>
      <w:r>
        <w:rPr>
          <w:i/>
        </w:rPr>
        <w:t>R</w:t>
      </w:r>
      <w:r w:rsidRPr="00BE3559">
        <w:rPr>
          <w:i/>
        </w:rPr>
        <w:t>egression</w:t>
      </w:r>
      <w:r w:rsidRPr="009D2981">
        <w:t>)</w:t>
      </w:r>
      <w:r>
        <w:t xml:space="preserve">, mais especificamente o método </w:t>
      </w:r>
      <w:r w:rsidRPr="00BE3559">
        <w:rPr>
          <w:i/>
        </w:rPr>
        <w:t>isotropic rational quadratic covariance kernel</w:t>
      </w:r>
      <w:r w:rsidRPr="00266E2E">
        <w:t xml:space="preserve"> </w:t>
      </w:r>
      <w:r>
        <w:t xml:space="preserve">implementado pelo </w:t>
      </w:r>
      <w:r w:rsidRPr="00BE3559">
        <w:rPr>
          <w:i/>
        </w:rPr>
        <w:t>toolkit</w:t>
      </w:r>
      <w:r w:rsidRPr="00BE3559">
        <w:t xml:space="preserve"> </w:t>
      </w:r>
      <w:r w:rsidRPr="00BE3559">
        <w:rPr>
          <w:i/>
        </w:rPr>
        <w:t xml:space="preserve">Gaussian </w:t>
      </w:r>
      <w:r>
        <w:rPr>
          <w:i/>
        </w:rPr>
        <w:t>P</w:t>
      </w:r>
      <w:r w:rsidRPr="00BE3559">
        <w:rPr>
          <w:i/>
        </w:rPr>
        <w:t xml:space="preserve">rocess for </w:t>
      </w:r>
      <w:r>
        <w:rPr>
          <w:i/>
        </w:rPr>
        <w:t>M</w:t>
      </w:r>
      <w:r w:rsidRPr="00BE3559">
        <w:rPr>
          <w:i/>
        </w:rPr>
        <w:t xml:space="preserve">achin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activity</w:t>
      </w:r>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Funf Open Sensing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lastRenderedPageBreak/>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r w:rsidRPr="00BE3559">
        <w:rPr>
          <w:i/>
        </w:rPr>
        <w:t>Pearson’s linear correlation coefficient</w:t>
      </w:r>
      <w:r>
        <w:t xml:space="preserve"> e AUC para determinar quais fatores dos usuários são indicadores de desempenho das duas tarefas.</w:t>
      </w:r>
    </w:p>
    <w:p w14:paraId="60DDC4CB" w14:textId="77777777" w:rsidR="00C679D5" w:rsidRDefault="00C679D5" w:rsidP="00BF30D2">
      <w:pPr>
        <w:pStyle w:val="Listas1"/>
      </w:pPr>
      <w:r>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ii) relação dos sensores x atividades; (iii)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63A41FE9" w:rsidR="00986C87" w:rsidRPr="00986C87" w:rsidRDefault="00986C87" w:rsidP="00BF30D2">
      <w:pPr>
        <w:pStyle w:val="Legenda"/>
      </w:pPr>
      <w:bookmarkStart w:id="65" w:name="_Toc55830707"/>
      <w:r w:rsidRPr="00986C87">
        <w:lastRenderedPageBreak/>
        <w:t xml:space="preserve">Figura </w:t>
      </w:r>
      <w:fldSimple w:instr=" SEQ Figura \* ARABIC ">
        <w:r w:rsidR="00FD2ADA">
          <w:rPr>
            <w:noProof/>
          </w:rPr>
          <w:t>7</w:t>
        </w:r>
      </w:fldSimple>
      <w:r w:rsidRPr="00986C87">
        <w:t xml:space="preserve"> - Fatores da preferência musical</w:t>
      </w:r>
      <w:bookmarkEnd w:id="65"/>
    </w:p>
    <w:p w14:paraId="547B6C0B" w14:textId="62D496D3" w:rsidR="00986C87" w:rsidRPr="00986C87" w:rsidRDefault="00AC1D7D" w:rsidP="00BF30D2">
      <w:pPr>
        <w:pStyle w:val="Legenda"/>
        <w:rPr>
          <w:noProof/>
        </w:rPr>
      </w:pPr>
      <w:r>
        <w:rPr>
          <w:noProof/>
        </w:rPr>
        <w:pict w14:anchorId="13D57B84">
          <v:shape id="Diagrama 10" o:spid="_x0000_i1031"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6" w:name="OLE_LINK1"/>
      <w:r>
        <w:t xml:space="preserve"> continha</w:t>
      </w:r>
      <w:bookmarkEnd w:id="66"/>
      <w:r>
        <w:t xml:space="preserve"> 48 usuários, que a partir de uma filtragem dos dados efetuada, passou para 19 nas respostas das questões.</w:t>
      </w:r>
    </w:p>
    <w:p w14:paraId="5A72AECA" w14:textId="32EBF83F" w:rsidR="00910C9E" w:rsidRDefault="00910C9E" w:rsidP="00BF30D2">
      <w:pPr>
        <w:pStyle w:val="Ttulo2"/>
      </w:pPr>
      <w:bookmarkStart w:id="67" w:name="_Toc55523364"/>
      <w:bookmarkStart w:id="68" w:name="_Toc55260947"/>
      <w:bookmarkStart w:id="69" w:name="_Toc55830740"/>
      <w:r w:rsidRPr="005F2713">
        <w:t>FUNCIONALIDADES DOS TRABALHOS INVESTIGADOS</w:t>
      </w:r>
      <w:bookmarkEnd w:id="67"/>
      <w:bookmarkEnd w:id="68"/>
      <w:bookmarkEnd w:id="69"/>
    </w:p>
    <w:p w14:paraId="7CA853DF" w14:textId="11630E6D" w:rsidR="00910C9E" w:rsidRDefault="00910C9E" w:rsidP="00BF30D2">
      <w:r>
        <w:tab/>
        <w:t xml:space="preserve">O </w:t>
      </w:r>
      <w:r w:rsidR="00F60175">
        <w:fldChar w:fldCharType="begin"/>
      </w:r>
      <w:r w:rsidR="00F60175">
        <w:instrText xml:space="preserve"> REF _Ref55830419 \h </w:instrText>
      </w:r>
      <w:r w:rsidR="00F60175">
        <w:fldChar w:fldCharType="separate"/>
      </w:r>
      <w:r w:rsidR="00FD2ADA" w:rsidRPr="001659D1">
        <w:t xml:space="preserve">Quadro </w:t>
      </w:r>
      <w:r w:rsidR="00FD2ADA">
        <w:rPr>
          <w:noProof/>
        </w:rPr>
        <w:t>1</w:t>
      </w:r>
      <w:r w:rsidR="00F60175">
        <w:fldChar w:fldCharType="end"/>
      </w:r>
      <w:r w:rsidR="00F60175">
        <w:t xml:space="preserve"> </w:t>
      </w:r>
      <w:r>
        <w:t xml:space="preserve">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15AFA4E" w14:textId="77777777" w:rsidR="000524CC" w:rsidRDefault="000524CC" w:rsidP="00BF30D2"/>
    <w:p w14:paraId="579B694C" w14:textId="669E3459" w:rsidR="00EF5CD4" w:rsidRPr="001659D1" w:rsidRDefault="00EF5CD4" w:rsidP="00BF30D2">
      <w:pPr>
        <w:pStyle w:val="Legenda"/>
      </w:pPr>
      <w:bookmarkStart w:id="70" w:name="_Ref55830419"/>
      <w:bookmarkStart w:id="71" w:name="_Ref55830416"/>
      <w:bookmarkStart w:id="72" w:name="_Toc55830723"/>
      <w:r w:rsidRPr="001659D1">
        <w:t xml:space="preserve">Quadro </w:t>
      </w:r>
      <w:fldSimple w:instr=" SEQ Quadro \* ARABIC ">
        <w:r w:rsidR="00FD2ADA">
          <w:rPr>
            <w:noProof/>
          </w:rPr>
          <w:t>1</w:t>
        </w:r>
      </w:fldSimple>
      <w:bookmarkEnd w:id="70"/>
      <w:r w:rsidRPr="001659D1">
        <w:t xml:space="preserve"> - Relação das funcionalidades desenvolvidas em cada artigo revisado</w:t>
      </w:r>
      <w:bookmarkEnd w:id="71"/>
      <w:bookmarkEnd w:id="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73"/>
            <w:r>
              <w:t xml:space="preserve">Utiliza do algoritmo </w:t>
            </w:r>
            <w:r w:rsidRPr="00AC6E07">
              <w:rPr>
                <w:i/>
              </w:rPr>
              <w:t>K-</w:t>
            </w:r>
            <w:r w:rsidRPr="00AC6E07">
              <w:rPr>
                <w:i/>
              </w:rPr>
              <w:lastRenderedPageBreak/>
              <w:t>Nearest Neighbors</w:t>
            </w:r>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73"/>
            <w:r>
              <w:rPr>
                <w:rStyle w:val="Refdecomentrio"/>
              </w:rPr>
              <w:commentReference w:id="73"/>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r w:rsidRPr="00AC6E07">
              <w:rPr>
                <w:i/>
              </w:rPr>
              <w:t>Support Vector Machine</w:t>
            </w:r>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Radial Basis Function</w:t>
            </w:r>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r w:rsidRPr="00AC6E07">
              <w:rPr>
                <w:i/>
              </w:rPr>
              <w:t>Random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t xml:space="preserve">Utiliza o algoritmo </w:t>
            </w:r>
            <w:r w:rsidRPr="00AC6E07">
              <w:rPr>
                <w:i/>
              </w:rPr>
              <w:t>Gradient Boosting</w:t>
            </w:r>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143638C4" w:rsidR="00986C87" w:rsidRDefault="00C408F3" w:rsidP="00BF30D2">
      <w:r>
        <w:tab/>
        <w:t>A definição dos algoritmos apresentados</w:t>
      </w:r>
      <w:r w:rsidR="00D823ED">
        <w:t xml:space="preserve"> no </w:t>
      </w:r>
      <w:r w:rsidR="00D823ED">
        <w:fldChar w:fldCharType="begin"/>
      </w:r>
      <w:r w:rsidR="00D823ED">
        <w:instrText xml:space="preserve"> REF _Ref55830419 \h </w:instrText>
      </w:r>
      <w:r w:rsidR="00D823ED">
        <w:fldChar w:fldCharType="separate"/>
      </w:r>
      <w:r w:rsidR="00FD2ADA" w:rsidRPr="001659D1">
        <w:t xml:space="preserve">Quadro </w:t>
      </w:r>
      <w:r w:rsidR="00FD2ADA">
        <w:rPr>
          <w:noProof/>
        </w:rPr>
        <w:t>1</w:t>
      </w:r>
      <w:r w:rsidR="00D823ED">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rsidR="00FD2ADA">
        <w:t>2.6</w:t>
      </w:r>
      <w:r>
        <w:fldChar w:fldCharType="end"/>
      </w:r>
      <w:r>
        <w:t>. Onde é apresentado o algoritmo de classificação e o motivo da escolha.</w:t>
      </w:r>
    </w:p>
    <w:p w14:paraId="03197AB8" w14:textId="42A58CFD" w:rsidR="009C3085" w:rsidRDefault="009C3085" w:rsidP="00BF30D2">
      <w:pPr>
        <w:pStyle w:val="Ttulo2"/>
      </w:pPr>
      <w:bookmarkStart w:id="74" w:name="_Toc55523365"/>
      <w:bookmarkStart w:id="75" w:name="_Ref55524691"/>
      <w:bookmarkStart w:id="76" w:name="_Ref55524703"/>
      <w:bookmarkStart w:id="77" w:name="_Toc55260948"/>
      <w:bookmarkStart w:id="78" w:name="_Toc55830741"/>
      <w:r>
        <w:lastRenderedPageBreak/>
        <w:t>Conclusões dos trabalhos revisados</w:t>
      </w:r>
      <w:bookmarkEnd w:id="74"/>
      <w:bookmarkEnd w:id="75"/>
      <w:bookmarkEnd w:id="76"/>
      <w:bookmarkEnd w:id="77"/>
      <w:bookmarkEnd w:id="78"/>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r w:rsidRPr="00433FDA">
        <w:rPr>
          <w:i/>
        </w:rPr>
        <w:t>Random Forest</w:t>
      </w:r>
      <w:r>
        <w:rPr>
          <w:i/>
        </w:rPr>
        <w:t>, etc.</w:t>
      </w:r>
      <w:r>
        <w:t>), métricas de avaliação de resultados (</w:t>
      </w:r>
      <w:r w:rsidRPr="00C302A1">
        <w:rPr>
          <w:i/>
        </w:rPr>
        <w:t>AUC</w:t>
      </w:r>
      <w:r>
        <w:t xml:space="preserve">, </w:t>
      </w:r>
      <w:r w:rsidRPr="00DF364E">
        <w:rPr>
          <w:i/>
        </w:rPr>
        <w:t>Root Mean Squared Error</w:t>
      </w:r>
      <w:r>
        <w:rPr>
          <w:i/>
        </w:rPr>
        <w:t>, Mean Reciprocal Rank</w:t>
      </w:r>
      <w:r w:rsidRPr="007020CB">
        <w:t xml:space="preserve">, </w:t>
      </w:r>
      <w:r>
        <w:t>etc.</w:t>
      </w:r>
      <w:r w:rsidRPr="007020CB">
        <w:t>)</w:t>
      </w:r>
      <w:r>
        <w:t xml:space="preserve">, porém em nenhum momento foram apresentados os algoritmos de recomendação como </w:t>
      </w:r>
      <w:r w:rsidRPr="00C302A1">
        <w:rPr>
          <w:i/>
        </w:rPr>
        <w:t>Matrix Factorization</w:t>
      </w:r>
      <w:r w:rsidRPr="00E250F5">
        <w:t xml:space="preserve"> </w:t>
      </w:r>
      <w:r>
        <w:t>(</w:t>
      </w:r>
      <w:r w:rsidRPr="00C302A1">
        <w:rPr>
          <w:i/>
        </w:rPr>
        <w:t>SVD</w:t>
      </w:r>
      <w:r w:rsidRPr="00C302A1">
        <w:t xml:space="preserve">, </w:t>
      </w:r>
      <w:r w:rsidRPr="00C302A1">
        <w:rPr>
          <w:i/>
        </w:rPr>
        <w:t>Neighborhood</w:t>
      </w:r>
      <w:r w:rsidRPr="00C302A1">
        <w:t xml:space="preserve"> </w:t>
      </w:r>
      <w:r w:rsidRPr="00C302A1">
        <w:rPr>
          <w:i/>
        </w:rPr>
        <w:t>SVD</w:t>
      </w:r>
      <w:r w:rsidRPr="00C302A1">
        <w:t xml:space="preserve">, </w:t>
      </w:r>
      <w:r w:rsidRPr="00C302A1">
        <w:rPr>
          <w:i/>
        </w:rPr>
        <w:t>Deep-Learning MF</w:t>
      </w:r>
      <w:r w:rsidRPr="00C302A1">
        <w:t>, etc.</w:t>
      </w:r>
      <w:r>
        <w:t xml:space="preserve">) ou algoritmos de </w:t>
      </w:r>
      <w:r w:rsidRPr="00C302A1">
        <w:rPr>
          <w:i/>
        </w:rPr>
        <w:t xml:space="preserve">Tensor Factorization </w:t>
      </w:r>
      <w:r w:rsidRPr="00C302A1">
        <w:t>(</w:t>
      </w:r>
      <w:r w:rsidRPr="00C302A1">
        <w:rPr>
          <w:i/>
        </w:rPr>
        <w:t>Tensor Decomposition</w:t>
      </w:r>
      <w:r w:rsidRPr="00C302A1">
        <w:t xml:space="preserve">, </w:t>
      </w:r>
      <w:r w:rsidRPr="00C302A1">
        <w:rPr>
          <w:i/>
        </w:rPr>
        <w:t>Nonnegative Tensor Factorization</w:t>
      </w:r>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7200EA88" w:rsidR="00E9306B" w:rsidRPr="008739F4" w:rsidRDefault="00E9306B" w:rsidP="00BF30D2">
      <w:pPr>
        <w:pStyle w:val="Ttulo1"/>
      </w:pPr>
      <w:bookmarkStart w:id="79" w:name="_Toc55523366"/>
      <w:bookmarkStart w:id="80" w:name="_Toc55260949"/>
      <w:bookmarkStart w:id="81" w:name="_Toc55830742"/>
      <w:r w:rsidRPr="008739F4">
        <w:lastRenderedPageBreak/>
        <w:t>COLETA DO CONTEXTO DOS USU</w:t>
      </w:r>
      <w:r>
        <w:t>á</w:t>
      </w:r>
      <w:r w:rsidRPr="008739F4">
        <w:t>RIOS</w:t>
      </w:r>
      <w:bookmarkEnd w:id="79"/>
      <w:bookmarkEnd w:id="80"/>
      <w:bookmarkEnd w:id="81"/>
    </w:p>
    <w:p w14:paraId="572CB079" w14:textId="6D05988A"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Loewe’s Recommender System)</w:t>
      </w:r>
      <w:r>
        <w:t xml:space="preserve">. </w:t>
      </w:r>
    </w:p>
    <w:p w14:paraId="0AB9C5BF" w14:textId="77777777" w:rsidR="00F15494" w:rsidRDefault="00F15494" w:rsidP="00BF30D2"/>
    <w:p w14:paraId="55CEC7A3" w14:textId="0A275732" w:rsidR="00826DC8" w:rsidRPr="00302C79" w:rsidRDefault="00826DC8" w:rsidP="00BF30D2">
      <w:pPr>
        <w:pStyle w:val="Legenda"/>
      </w:pPr>
      <w:bookmarkStart w:id="82" w:name="_Ref55785081"/>
      <w:bookmarkStart w:id="83" w:name="_Toc55830708"/>
      <w:r w:rsidRPr="00302C79">
        <w:t xml:space="preserve">Figura </w:t>
      </w:r>
      <w:fldSimple w:instr=" SEQ Figura \* ARABIC ">
        <w:r w:rsidR="00FD2ADA">
          <w:rPr>
            <w:noProof/>
          </w:rPr>
          <w:t>8</w:t>
        </w:r>
      </w:fldSimple>
      <w:bookmarkEnd w:id="82"/>
      <w:r w:rsidRPr="00302C79">
        <w:t xml:space="preserve"> - Etapas do desenvolvimento do sistema de recomendação musical</w:t>
      </w:r>
      <w:bookmarkEnd w:id="83"/>
    </w:p>
    <w:p w14:paraId="508D8E26" w14:textId="1DAEAE8C" w:rsidR="00826DC8" w:rsidRPr="00302C79" w:rsidRDefault="00AC1D7D" w:rsidP="00BF30D2">
      <w:pPr>
        <w:pStyle w:val="Legenda"/>
      </w:pPr>
      <w:r>
        <w:rPr>
          <w:noProof/>
        </w:rPr>
        <w:pict w14:anchorId="7019953A">
          <v:shape id="Diagrama 11" o:spid="_x0000_i1032"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567E4347" w:rsidR="00246CD2" w:rsidRDefault="00826DC8" w:rsidP="00BF30D2">
      <w:r>
        <w:tab/>
        <w:t xml:space="preserve">LORS utiliza de uma análise recorrente do contexto, para realizar as recomendações. Esse </w:t>
      </w:r>
      <w:r w:rsidR="000569A4">
        <w:t>algortimo</w:t>
      </w:r>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FD2ADA" w:rsidRPr="00302C79">
        <w:t xml:space="preserve">Figura </w:t>
      </w:r>
      <w:r w:rsidR="00FD2ADA">
        <w:rPr>
          <w:noProof/>
        </w:rPr>
        <w:t>8</w:t>
      </w:r>
      <w:r w:rsidR="009A6ED8">
        <w:fldChar w:fldCharType="end"/>
      </w:r>
      <w:r>
        <w:t>.</w:t>
      </w:r>
    </w:p>
    <w:p w14:paraId="17216684" w14:textId="6E282C1D" w:rsidR="0085627B" w:rsidRDefault="0085627B" w:rsidP="00BF30D2">
      <w:pPr>
        <w:pStyle w:val="Ttulo2"/>
      </w:pPr>
      <w:bookmarkStart w:id="84" w:name="_Toc55523367"/>
      <w:bookmarkStart w:id="85" w:name="_Toc55260950"/>
      <w:bookmarkStart w:id="86" w:name="_Toc55830743"/>
      <w:r>
        <w:t>Contexto</w:t>
      </w:r>
      <w:bookmarkEnd w:id="84"/>
      <w:bookmarkEnd w:id="85"/>
      <w:bookmarkEnd w:id="86"/>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7"/>
      <w:r>
        <w:t>O c</w:t>
      </w:r>
      <w:r w:rsidRPr="00B54E54">
        <w:t>onjunto de circunstâncias inter-relacionadas de cuja tessitura se depreende determinado fato ou situação; circunstância(s), conjuntura, situação.</w:t>
      </w:r>
      <w:commentRangeEnd w:id="87"/>
      <w:r>
        <w:rPr>
          <w:rStyle w:val="Refdecomentrio"/>
          <w:iCs/>
        </w:rPr>
        <w:commentReference w:id="87"/>
      </w:r>
    </w:p>
    <w:p w14:paraId="1E840D21" w14:textId="5C62C51F"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FD2ADA" w:rsidRPr="009444DD">
        <w:t xml:space="preserve">Figura </w:t>
      </w:r>
      <w:r w:rsidR="00FD2ADA">
        <w:rPr>
          <w:noProof/>
        </w:rPr>
        <w:t>9</w:t>
      </w:r>
      <w:r w:rsidR="001E0B80">
        <w:fldChar w:fldCharType="end"/>
      </w:r>
      <w:r w:rsidR="001E0B80">
        <w:t xml:space="preserve"> </w:t>
      </w:r>
      <w:r>
        <w:t>apresenta uma visão macro dos contextos que serão considerados no projeto.</w:t>
      </w:r>
    </w:p>
    <w:p w14:paraId="607B15F1" w14:textId="77777777" w:rsidR="00F15494" w:rsidRDefault="00F15494" w:rsidP="00BF30D2"/>
    <w:p w14:paraId="11B62DC6" w14:textId="00A5D80F" w:rsidR="0085627B" w:rsidRPr="009444DD" w:rsidRDefault="0085627B" w:rsidP="00BF30D2">
      <w:pPr>
        <w:pStyle w:val="Legenda"/>
      </w:pPr>
      <w:bookmarkStart w:id="88" w:name="_Ref55791879"/>
      <w:bookmarkStart w:id="89" w:name="_Toc55830709"/>
      <w:r w:rsidRPr="009444DD">
        <w:t xml:space="preserve">Figura </w:t>
      </w:r>
      <w:fldSimple w:instr=" SEQ Figura \* ARABIC ">
        <w:r w:rsidR="00FD2ADA">
          <w:rPr>
            <w:noProof/>
          </w:rPr>
          <w:t>9</w:t>
        </w:r>
      </w:fldSimple>
      <w:bookmarkEnd w:id="88"/>
      <w:r w:rsidRPr="009444DD">
        <w:t xml:space="preserve"> - Apresentação dos contextos estudados no trabalho</w:t>
      </w:r>
      <w:bookmarkEnd w:id="89"/>
    </w:p>
    <w:p w14:paraId="1ED9731A" w14:textId="5B9A9084" w:rsidR="0085627B" w:rsidRPr="009444DD" w:rsidRDefault="00AC1D7D" w:rsidP="00BF30D2">
      <w:pPr>
        <w:pStyle w:val="Legenda"/>
        <w:rPr>
          <w:noProof/>
        </w:rPr>
      </w:pPr>
      <w:r>
        <w:rPr>
          <w:noProof/>
        </w:rPr>
        <w:pict w14:anchorId="25589392">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083270F8" w:rsidR="009444DD" w:rsidRDefault="009444DD" w:rsidP="00BF30D2">
      <w:pPr>
        <w:pStyle w:val="Ttulo3"/>
      </w:pPr>
      <w:bookmarkStart w:id="90" w:name="_Ref48855940"/>
      <w:bookmarkStart w:id="91" w:name="_Toc55523368"/>
      <w:bookmarkStart w:id="92" w:name="_Toc55260951"/>
      <w:bookmarkStart w:id="93" w:name="_Toc55830744"/>
      <w:r w:rsidRPr="008849DE">
        <w:t>O que é o contexto comportamental?</w:t>
      </w:r>
      <w:bookmarkEnd w:id="90"/>
      <w:bookmarkEnd w:id="91"/>
      <w:bookmarkEnd w:id="92"/>
      <w:bookmarkEnd w:id="93"/>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94"/>
      <w:r>
        <w:t xml:space="preserve"> no questionário</w:t>
      </w:r>
      <w:commentRangeEnd w:id="94"/>
      <w:r>
        <w:rPr>
          <w:rStyle w:val="Refdecomentrio"/>
        </w:rPr>
        <w:commentReference w:id="94"/>
      </w:r>
      <w:commentRangeStart w:id="95"/>
      <w:commentRangeEnd w:id="95"/>
      <w:r>
        <w:rPr>
          <w:rStyle w:val="Refdecomentrio"/>
        </w:rPr>
        <w:commentReference w:id="95"/>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B625A2">
        <w:rPr>
          <w:noProof/>
          <w:position w:val="-20"/>
        </w:rPr>
        <w:pict w14:anchorId="5212CD89">
          <v:shape id="_x0000_i1034"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B625A2">
        <w:rPr>
          <w:noProof/>
          <w:position w:val="-20"/>
        </w:rPr>
        <w:pict w14:anchorId="7097E063">
          <v:shape id="_x0000_i1035"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30834981" w:rsidR="001F4A06" w:rsidRDefault="001F4A06" w:rsidP="00BF30D2">
      <w:pPr>
        <w:pStyle w:val="Ttulo3"/>
      </w:pPr>
      <w:bookmarkStart w:id="96" w:name="_Toc55523369"/>
      <w:bookmarkStart w:id="97" w:name="_Toc55260952"/>
      <w:bookmarkStart w:id="98" w:name="_Toc55830745"/>
      <w:r w:rsidRPr="008849DE">
        <w:t>O que é o contexto</w:t>
      </w:r>
      <w:r>
        <w:t xml:space="preserve"> de</w:t>
      </w:r>
      <w:r w:rsidRPr="008849DE">
        <w:t xml:space="preserve"> ambiente?</w:t>
      </w:r>
      <w:bookmarkEnd w:id="96"/>
      <w:bookmarkEnd w:id="97"/>
      <w:bookmarkEnd w:id="98"/>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9"/>
      <w:r w:rsidRPr="00CF31B0">
        <w:lastRenderedPageBreak/>
        <w:t>Conjunto de condições físicas, biológicas e químicas que rodeiam os seres vivos e as coisas</w:t>
      </w:r>
      <w:r>
        <w:t>.</w:t>
      </w:r>
      <w:commentRangeEnd w:id="99"/>
      <w:r>
        <w:rPr>
          <w:rStyle w:val="Refdecomentrio"/>
          <w:iCs/>
        </w:rPr>
        <w:commentReference w:id="99"/>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ii) Clima e; (iii) Reprodução musical em grupo / individual. Com finalidade de explicitar o produto, o protótipo explorará apenas o serviço de localização.</w:t>
      </w:r>
    </w:p>
    <w:p w14:paraId="228682E7" w14:textId="54CBDF1B" w:rsidR="001F4A06" w:rsidRDefault="001F4A06" w:rsidP="00BF30D2">
      <w:pPr>
        <w:pStyle w:val="Ttulo3"/>
      </w:pPr>
      <w:bookmarkStart w:id="100" w:name="_Toc55523370"/>
      <w:bookmarkStart w:id="101" w:name="_Toc55260953"/>
      <w:bookmarkStart w:id="102" w:name="_Toc55830746"/>
      <w:r w:rsidRPr="008849DE">
        <w:t xml:space="preserve">Como </w:t>
      </w:r>
      <w:r>
        <w:t>serão</w:t>
      </w:r>
      <w:r w:rsidRPr="008849DE">
        <w:t xml:space="preserve"> obtido</w:t>
      </w:r>
      <w:r>
        <w:t>s</w:t>
      </w:r>
      <w:r w:rsidRPr="008849DE">
        <w:t xml:space="preserve"> os contextos?</w:t>
      </w:r>
      <w:bookmarkEnd w:id="100"/>
      <w:bookmarkEnd w:id="101"/>
      <w:bookmarkEnd w:id="102"/>
    </w:p>
    <w:p w14:paraId="1D588C72" w14:textId="77777777" w:rsidR="001F4A06" w:rsidRDefault="001F4A06" w:rsidP="00BF30D2">
      <w:r>
        <w:tab/>
        <w:t xml:space="preserve">Obter-se-á os contextos no </w:t>
      </w:r>
      <w:r>
        <w:rPr>
          <w:i/>
        </w:rPr>
        <w:t>LORS</w:t>
      </w:r>
      <w:r>
        <w:t xml:space="preserve"> a partir da captura de formulários e eventos de um </w:t>
      </w:r>
      <w:r w:rsidRPr="00EF2AEE">
        <w:rPr>
          <w:i/>
        </w:rPr>
        <w:t>webapp</w:t>
      </w:r>
      <w:r>
        <w:t>, aplicados, por conjuntura, de duas maneiras: (i) explicitamente, para o usuário cadastrar o que está fazendo. Ex.: emoções, atividades e localização. (ii) implicitamente, adquirido através das ações do usuário realizadas no aplicativo como</w:t>
      </w:r>
      <w:r w:rsidRPr="001A18FD">
        <w:t xml:space="preserve"> os componentes do </w:t>
      </w:r>
      <w:r w:rsidRPr="001C332F">
        <w:rPr>
          <w:i/>
        </w:rPr>
        <w:t>webapp</w:t>
      </w:r>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r w:rsidRPr="00F56039">
        <w:rPr>
          <w:i/>
        </w:rPr>
        <w:t>web</w:t>
      </w:r>
      <w:commentRangeStart w:id="103"/>
      <w:r w:rsidRPr="00F56039">
        <w:rPr>
          <w:i/>
        </w:rPr>
        <w:t>app</w:t>
      </w:r>
      <w:commentRangeEnd w:id="103"/>
      <w:r w:rsidRPr="00F56039">
        <w:rPr>
          <w:rStyle w:val="Refdecomentrio"/>
          <w:i/>
          <w:iCs w:val="0"/>
        </w:rPr>
        <w:commentReference w:id="103"/>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104"/>
      <w:commentRangeStart w:id="105"/>
      <w:r>
        <w:t>localização</w:t>
      </w:r>
      <w:commentRangeEnd w:id="104"/>
      <w:r>
        <w:rPr>
          <w:rStyle w:val="Refdecomentrio"/>
        </w:rPr>
        <w:commentReference w:id="104"/>
      </w:r>
      <w:commentRangeEnd w:id="105"/>
      <w:r>
        <w:rPr>
          <w:rStyle w:val="Refdecomentrio"/>
        </w:rPr>
        <w:commentReference w:id="105"/>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1A415D3C" w:rsidR="001F4A06" w:rsidRDefault="001F4A06" w:rsidP="00BF30D2">
      <w:pPr>
        <w:pStyle w:val="Ttulo3"/>
      </w:pPr>
      <w:bookmarkStart w:id="106" w:name="_Ref42462937"/>
      <w:bookmarkStart w:id="107" w:name="_Toc55523371"/>
      <w:bookmarkStart w:id="108" w:name="_Toc55260954"/>
      <w:bookmarkStart w:id="109" w:name="_Toc55830747"/>
      <w:r>
        <w:lastRenderedPageBreak/>
        <w:t>O que são as ações do usuário?</w:t>
      </w:r>
      <w:bookmarkEnd w:id="106"/>
      <w:bookmarkEnd w:id="107"/>
      <w:bookmarkEnd w:id="108"/>
      <w:bookmarkEnd w:id="109"/>
    </w:p>
    <w:p w14:paraId="391063F0" w14:textId="663A0D03"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rsidR="00FD2ADA">
        <w:t>3.1.1</w:t>
      </w:r>
      <w:r>
        <w:fldChar w:fldCharType="end"/>
      </w:r>
      <w:r>
        <w:t>.</w:t>
      </w:r>
    </w:p>
    <w:p w14:paraId="3B1E45A7" w14:textId="22559696" w:rsidR="00A424AD" w:rsidRDefault="00A424AD" w:rsidP="00BF30D2">
      <w:pPr>
        <w:pStyle w:val="Ttulo2"/>
      </w:pPr>
      <w:bookmarkStart w:id="110" w:name="_Toc55523372"/>
      <w:bookmarkStart w:id="111" w:name="_Toc55260955"/>
      <w:bookmarkStart w:id="112" w:name="_Toc55830748"/>
      <w:r>
        <w:t>Pesquisa com usuários sobre recomendação musical</w:t>
      </w:r>
      <w:bookmarkEnd w:id="110"/>
      <w:bookmarkEnd w:id="111"/>
      <w:r>
        <w:t xml:space="preserve"> (QUESTIONÁRIO)</w:t>
      </w:r>
      <w:bookmarkEnd w:id="112"/>
    </w:p>
    <w:p w14:paraId="127617DB" w14:textId="147FD14D" w:rsidR="00246CD2" w:rsidRDefault="00A424AD" w:rsidP="00BF30D2">
      <w:r>
        <w:tab/>
        <w:t>Criou-se um questionário com perguntas expostas que permitiram conhecer melhor os usuários que utilizarão a aplicação. Sendo assim, todas as questões permitem entender suas preferências, atividades, dentre outros fatores. As perguntas do questionário estão listadas no</w:t>
      </w:r>
      <w:r w:rsidR="008A2AF3">
        <w:t xml:space="preserve"> </w:t>
      </w:r>
      <w:r w:rsidR="008A2AF3">
        <w:fldChar w:fldCharType="begin"/>
      </w:r>
      <w:r w:rsidR="008A2AF3">
        <w:instrText xml:space="preserve"> REF _Ref55830494 \h </w:instrText>
      </w:r>
      <w:r w:rsidR="008A2AF3">
        <w:fldChar w:fldCharType="separate"/>
      </w:r>
      <w:r w:rsidR="00FD2ADA" w:rsidRPr="00E76BCB">
        <w:t xml:space="preserve">Quadro </w:t>
      </w:r>
      <w:r w:rsidR="00FD2ADA">
        <w:rPr>
          <w:noProof/>
        </w:rPr>
        <w:t>2</w:t>
      </w:r>
      <w:r w:rsidR="008A2AF3">
        <w:fldChar w:fldCharType="end"/>
      </w:r>
      <w:r>
        <w:t>:</w:t>
      </w:r>
    </w:p>
    <w:p w14:paraId="147B5A43" w14:textId="77777777" w:rsidR="009C7D76" w:rsidRDefault="009C7D76" w:rsidP="00BF30D2"/>
    <w:p w14:paraId="43128074" w14:textId="3CA4A755" w:rsidR="009C7D76" w:rsidRPr="00E76BCB" w:rsidRDefault="009C7D76" w:rsidP="00BF30D2">
      <w:pPr>
        <w:pStyle w:val="Legenda"/>
      </w:pPr>
      <w:bookmarkStart w:id="113" w:name="_Ref55830494"/>
      <w:bookmarkStart w:id="114" w:name="_Toc55830724"/>
      <w:r w:rsidRPr="00E76BCB">
        <w:t xml:space="preserve">Quadro </w:t>
      </w:r>
      <w:fldSimple w:instr=" SEQ Quadro \* ARABIC ">
        <w:r w:rsidR="00FD2ADA">
          <w:rPr>
            <w:noProof/>
          </w:rPr>
          <w:t>2</w:t>
        </w:r>
      </w:fldSimple>
      <w:bookmarkEnd w:id="113"/>
      <w:r w:rsidRPr="00E76BCB">
        <w:t xml:space="preserve"> - Perguntas e respostas disponibilizadas a um certo público através dos formulários do Google.</w:t>
      </w:r>
      <w:bookmarkEnd w:id="11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AC1D7D"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Deezer, Youtube Music, TIDAL, Apple Music, Google Play Music, Rádio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Acordando, Assistindo a filmes / séries / novelas, Comendo, Correndo, Dirigindo, Estudando, Jogando, Lazer, Lendo, Indo dormir, Passeando, Praticando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Com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Abrir / Fechar o app, Aumentar / Abaixar volume, Definir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Alternativa, Blues, Clássica, Country, Dance, Eletrônica, Folk, Funk, Hip Hop, Latina, MPB, Jazz, Pop, Reggae, R&amp;B, Rock, Soundtrack, Vocal</w:t>
            </w:r>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18FAB558" w:rsidR="009C7D76" w:rsidRDefault="00E76BCB" w:rsidP="00BF30D2">
      <w:pPr>
        <w:pStyle w:val="Legenda"/>
      </w:pPr>
      <w:r w:rsidRPr="009444DD">
        <w:t>Fonte: Elaborado pelo autor (2020)</w:t>
      </w:r>
    </w:p>
    <w:p w14:paraId="650BB467" w14:textId="77777777" w:rsidR="00880161" w:rsidRPr="00880161" w:rsidRDefault="00880161" w:rsidP="00880161">
      <w:pPr>
        <w:rPr>
          <w:lang w:eastAsia="en-US"/>
        </w:rPr>
      </w:pPr>
    </w:p>
    <w:p w14:paraId="14BC209E" w14:textId="0D861DE9" w:rsidR="00E76BCB" w:rsidRDefault="00E76BCB" w:rsidP="00BF30D2">
      <w:pPr>
        <w:pStyle w:val="Ttulo3"/>
      </w:pPr>
      <w:bookmarkStart w:id="115" w:name="_Toc55523373"/>
      <w:bookmarkStart w:id="116" w:name="_Toc55260956"/>
      <w:bookmarkStart w:id="117" w:name="_Toc55830749"/>
      <w:r>
        <w:lastRenderedPageBreak/>
        <w:t>Pré-teste do questionário</w:t>
      </w:r>
      <w:bookmarkEnd w:id="115"/>
      <w:bookmarkEnd w:id="116"/>
      <w:bookmarkEnd w:id="117"/>
    </w:p>
    <w:p w14:paraId="2B7B874A" w14:textId="77777777" w:rsidR="00255769" w:rsidRDefault="00E76BCB" w:rsidP="00BF30D2">
      <w:r>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8" w:name="_Toc55523374"/>
      <w:bookmarkStart w:id="119" w:name="_Toc55260957"/>
    </w:p>
    <w:p w14:paraId="5613120B" w14:textId="4F52C34C" w:rsidR="00255769" w:rsidRDefault="00255769" w:rsidP="00BF30D2">
      <w:pPr>
        <w:pStyle w:val="Ttulo3"/>
      </w:pPr>
      <w:bookmarkStart w:id="120" w:name="_Toc55830750"/>
      <w:r>
        <w:t>Resultados do questionário</w:t>
      </w:r>
      <w:bookmarkEnd w:id="118"/>
      <w:bookmarkEnd w:id="119"/>
      <w:bookmarkEnd w:id="120"/>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xml:space="preserve">” mostrou se havia lugar nesse contexto do usuário para evoluir tais técnicas. Com 95% para a primeira e 96% para a segunda pergunta </w:t>
      </w:r>
      <w:r>
        <w:lastRenderedPageBreak/>
        <w:t>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tab/>
        <w:t xml:space="preserve"> Um </w:t>
      </w:r>
      <w:r w:rsidRPr="00C045CD">
        <w:t>Cold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r w:rsidRPr="00E54780">
        <w:rPr>
          <w:i/>
        </w:rPr>
        <w:t>feature</w:t>
      </w:r>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xml:space="preserve">”. Assim, obteve-se ideias do público para aplicar no trabalho, como a resposta </w:t>
      </w:r>
      <w:r>
        <w:lastRenderedPageBreak/>
        <w:t>“</w:t>
      </w:r>
      <w:r w:rsidRPr="002D745F">
        <w:t>Opções de respostas meio confusas</w:t>
      </w:r>
      <w:r>
        <w:t>” que ao recebê-la, entrou-se em contato para retirar a dúvida e aperfeiçoar o questionário.</w:t>
      </w:r>
    </w:p>
    <w:p w14:paraId="28D939FF" w14:textId="320498DB" w:rsidR="00157AF8" w:rsidRDefault="00157AF8" w:rsidP="00BF30D2">
      <w:pPr>
        <w:pStyle w:val="Ttulo2"/>
      </w:pPr>
      <w:bookmarkStart w:id="121" w:name="_Toc55523375"/>
      <w:bookmarkStart w:id="122" w:name="_Toc55260958"/>
      <w:bookmarkStart w:id="123" w:name="_Toc55830751"/>
      <w:r>
        <w:t>Desenvolvimento Do plugin</w:t>
      </w:r>
      <w:bookmarkEnd w:id="121"/>
      <w:bookmarkEnd w:id="122"/>
      <w:bookmarkEnd w:id="123"/>
    </w:p>
    <w:p w14:paraId="7D09F1F5" w14:textId="01AA83D8"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0590AB7F" w14:textId="77777777" w:rsidR="00E84BFC" w:rsidRDefault="00E84BFC" w:rsidP="00BF30D2"/>
    <w:p w14:paraId="7D65C521" w14:textId="11E38990" w:rsidR="00AD4EB2" w:rsidRDefault="00AD4EB2" w:rsidP="00BD72D8">
      <w:pPr>
        <w:pStyle w:val="Legenda"/>
      </w:pPr>
      <w:bookmarkStart w:id="124" w:name="_Ref55830527"/>
      <w:bookmarkStart w:id="125" w:name="_Toc55830710"/>
      <w:r>
        <w:t xml:space="preserve">Figura </w:t>
      </w:r>
      <w:fldSimple w:instr=" SEQ Figura \* ARABIC ">
        <w:r w:rsidR="00FD2ADA">
          <w:rPr>
            <w:noProof/>
          </w:rPr>
          <w:t>10</w:t>
        </w:r>
      </w:fldSimple>
      <w:bookmarkEnd w:id="124"/>
      <w:r>
        <w:t xml:space="preserve"> - </w:t>
      </w:r>
      <w:r w:rsidRPr="00641C9D">
        <w:t>A esquerda, tela introdutória da aplicação</w:t>
      </w:r>
      <w:r>
        <w:t>.</w:t>
      </w:r>
      <w:r w:rsidRPr="00641C9D">
        <w:t xml:space="preserve"> </w:t>
      </w:r>
      <w:r>
        <w:t>A</w:t>
      </w:r>
      <w:r w:rsidRPr="00641C9D">
        <w:t xml:space="preserve"> direita, tela de login da aplicação</w:t>
      </w:r>
      <w:bookmarkEnd w:id="125"/>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AC1D7D" w:rsidP="00BD72D8">
            <w:pPr>
              <w:pStyle w:val="Legenda"/>
            </w:pPr>
            <w:r>
              <w:rPr>
                <w:noProof/>
              </w:rPr>
              <w:pict w14:anchorId="31426774">
                <v:shape id="Imagem 12" o:spid="_x0000_i1036"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AC1D7D" w:rsidP="00BD72D8">
            <w:pPr>
              <w:pStyle w:val="Legenda"/>
            </w:pPr>
            <w:r>
              <w:rPr>
                <w:noProof/>
              </w:rPr>
              <w:pict w14:anchorId="5B87A22F">
                <v:shape id="Imagem 13" o:spid="_x0000_i1037" type="#_x0000_t75" alt="" style="width:166.5pt;height:327pt;visibility:visible;mso-wrap-style:square;mso-width-percent:0;mso-height-percent:0;mso-width-percent:0;mso-height-percent:0">
                  <v:imagedata r:id="rId26" o:title="" croptop="2353f" cropbottom="3566f"/>
                </v:shape>
              </w:pict>
            </w:r>
          </w:p>
        </w:tc>
      </w:tr>
    </w:tbl>
    <w:p w14:paraId="2C2EBC34" w14:textId="0B6A46FD" w:rsidR="0065684E" w:rsidRDefault="0065684E" w:rsidP="00BD72D8">
      <w:pPr>
        <w:pStyle w:val="Legenda"/>
      </w:pPr>
      <w:r w:rsidRPr="00D17147">
        <w:t>Fonte: Elaborado pelo autor (2020)</w:t>
      </w:r>
    </w:p>
    <w:p w14:paraId="3E5E1650" w14:textId="310ED5F7" w:rsidR="00A85103" w:rsidRPr="0041211D" w:rsidRDefault="00A85103" w:rsidP="00BF30D2">
      <w:pPr>
        <w:pStyle w:val="Ttulo3"/>
      </w:pPr>
      <w:bookmarkStart w:id="126" w:name="_Toc55260959"/>
      <w:bookmarkStart w:id="127" w:name="_Toc55523376"/>
      <w:bookmarkStart w:id="128" w:name="_Toc55830752"/>
      <w:r>
        <w:t>Telas da aplicação</w:t>
      </w:r>
      <w:bookmarkEnd w:id="126"/>
      <w:r>
        <w:t xml:space="preserve"> (</w:t>
      </w:r>
      <w:r w:rsidRPr="00390E18">
        <w:rPr>
          <w:i/>
        </w:rPr>
        <w:t>plugin</w:t>
      </w:r>
      <w:r>
        <w:t>)</w:t>
      </w:r>
      <w:bookmarkEnd w:id="127"/>
      <w:bookmarkEnd w:id="128"/>
    </w:p>
    <w:p w14:paraId="3A8AD640" w14:textId="6F514A13" w:rsidR="00A85103" w:rsidRDefault="00A85103" w:rsidP="00BF30D2">
      <w:r>
        <w:tab/>
        <w:t xml:space="preserve">A aplicação é dividida em 5 telas, iniciada n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esquerda</w:t>
      </w:r>
      <w:r>
        <w:t xml:space="preserve">, a qual apresenta instruções para os usuários de como utilizar a aplicação e terminada na segunda tela. É representada pela </w:t>
      </w:r>
      <w:r w:rsidR="00AD5B0A">
        <w:fldChar w:fldCharType="begin"/>
      </w:r>
      <w:r w:rsidR="00AD5B0A">
        <w:instrText xml:space="preserve"> REF _Ref55830527 \h </w:instrText>
      </w:r>
      <w:r w:rsidR="00AD5B0A">
        <w:fldChar w:fldCharType="separate"/>
      </w:r>
      <w:r w:rsidR="00FD2ADA">
        <w:t xml:space="preserve">Figura </w:t>
      </w:r>
      <w:r w:rsidR="00FD2ADA">
        <w:rPr>
          <w:noProof/>
        </w:rPr>
        <w:t>10</w:t>
      </w:r>
      <w:r w:rsidR="00AD5B0A">
        <w:fldChar w:fldCharType="end"/>
      </w:r>
      <w:r w:rsidR="00AD5B0A">
        <w:t xml:space="preserve"> </w:t>
      </w:r>
      <w:r w:rsidR="005E2F01">
        <w:t>a direita</w:t>
      </w:r>
      <w:r>
        <w:t>, disponibilizando opções de login no Spotify.</w:t>
      </w:r>
    </w:p>
    <w:p w14:paraId="30B5EF3E" w14:textId="2C848BE1" w:rsidR="00AD4EB2" w:rsidRDefault="00A85103" w:rsidP="00BF30D2">
      <w:r>
        <w:lastRenderedPageBreak/>
        <w:tab/>
        <w:t xml:space="preserve">A </w:t>
      </w:r>
      <w:r w:rsidR="00C768E8">
        <w:fldChar w:fldCharType="begin"/>
      </w:r>
      <w:r w:rsidR="00C768E8">
        <w:instrText xml:space="preserve"> REF _Ref55791972 \h </w:instrText>
      </w:r>
      <w:r w:rsidR="00C768E8">
        <w:fldChar w:fldCharType="separate"/>
      </w:r>
      <w:r w:rsidR="00FD2ADA">
        <w:t xml:space="preserve">Figura </w:t>
      </w:r>
      <w:r w:rsidR="00FD2ADA">
        <w:rPr>
          <w:noProof/>
        </w:rPr>
        <w:t>11</w:t>
      </w:r>
      <w:r w:rsidR="00C768E8">
        <w:fldChar w:fldCharType="end"/>
      </w:r>
      <w:r w:rsidR="00C768E8">
        <w:t xml:space="preserve"> a esquerda </w:t>
      </w:r>
      <w:r>
        <w:t>apresenta o cadastro do contexto na aplicação. O processo é dividido em três etapas: (i) “Como você está se sentindo nesse momento?”; (ii) “</w:t>
      </w:r>
      <w:r w:rsidRPr="004E768F">
        <w:t>O que você está fazendo nesse momento?</w:t>
      </w:r>
      <w:r>
        <w:t>”; (iii) “</w:t>
      </w:r>
      <w:r w:rsidRPr="004E768F">
        <w:t>Onde você está nesse momento?</w:t>
      </w:r>
      <w:r>
        <w:t>”. Essas perguntas tornaram realizável entender o contexto atual do usuário naquele período por serem solicitadas a cada 30min.</w:t>
      </w:r>
    </w:p>
    <w:p w14:paraId="0FD1B062" w14:textId="77777777" w:rsidR="00A70B32" w:rsidRDefault="00A70B32" w:rsidP="00BF30D2"/>
    <w:p w14:paraId="1B74E19F" w14:textId="059642EC" w:rsidR="008512F9" w:rsidRDefault="008512F9" w:rsidP="00BF30D2">
      <w:pPr>
        <w:pStyle w:val="Legenda"/>
      </w:pPr>
      <w:bookmarkStart w:id="129" w:name="_Ref55791972"/>
      <w:bookmarkStart w:id="130" w:name="_Toc55830711"/>
      <w:r>
        <w:t xml:space="preserve">Figura </w:t>
      </w:r>
      <w:fldSimple w:instr=" SEQ Figura \* ARABIC ">
        <w:r w:rsidR="00FD2ADA">
          <w:rPr>
            <w:noProof/>
          </w:rPr>
          <w:t>11</w:t>
        </w:r>
      </w:fldSimple>
      <w:bookmarkEnd w:id="129"/>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30"/>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AC1D7D" w:rsidP="00BF30D2">
            <w:r>
              <w:rPr>
                <w:noProof/>
              </w:rPr>
              <w:pict w14:anchorId="4C7FAD87">
                <v:shape id="Imagem 14" o:spid="_x0000_i1038"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AC1D7D" w:rsidP="00BF30D2">
            <w:r>
              <w:rPr>
                <w:noProof/>
              </w:rPr>
              <w:pict w14:anchorId="6A321E01">
                <v:shape id="Imagem 15" o:spid="_x0000_i1039"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0AB107A7"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FD2ADA">
        <w:t xml:space="preserve">Figura </w:t>
      </w:r>
      <w:r w:rsidR="00FD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2570D624"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FD2ADA">
        <w:t xml:space="preserve">Figura </w:t>
      </w:r>
      <w:r w:rsidR="00FD2ADA">
        <w:rPr>
          <w:noProof/>
        </w:rPr>
        <w:t>12</w:t>
      </w:r>
      <w:r w:rsidR="00B17F37">
        <w:fldChar w:fldCharType="end"/>
      </w:r>
      <w:r w:rsidR="00B17F37">
        <w:t xml:space="preserve"> a esquerda</w:t>
      </w:r>
      <w:r w:rsidR="00243F94">
        <w:t xml:space="preserve"> apresenta</w:t>
      </w:r>
      <w:r w:rsidR="00B17F37">
        <w:t xml:space="preserve"> </w:t>
      </w:r>
      <w:r>
        <w:t>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lastRenderedPageBreak/>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6551B083" w:rsidR="00C53247" w:rsidRDefault="00C53247" w:rsidP="00BF30D2">
      <w:r>
        <w:tab/>
        <w:t>Ao clicar no botão “gostei”, é salvo a informação de que o usuário gostou da música naquele contexto, assim como no oposto. “não gostei” faria o programa entender que a pessoa 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FD2ADA">
        <w:t xml:space="preserve">Figura </w:t>
      </w:r>
      <w:r w:rsidR="00FD2ADA">
        <w:rPr>
          <w:noProof/>
        </w:rPr>
        <w:t>12</w:t>
      </w:r>
      <w:r w:rsidR="001E3FAD">
        <w:fldChar w:fldCharType="end"/>
      </w:r>
      <w:r w:rsidR="001E3FAD">
        <w:t xml:space="preserve"> a direta</w:t>
      </w:r>
      <w:r>
        <w:t>), para apresentar uma música que se identifique melhor com o momento.</w:t>
      </w:r>
    </w:p>
    <w:p w14:paraId="34004681" w14:textId="2E7A629D" w:rsidR="007E0393" w:rsidRDefault="007E0393" w:rsidP="00BF30D2">
      <w:pPr>
        <w:pStyle w:val="Legenda"/>
      </w:pPr>
      <w:bookmarkStart w:id="131" w:name="_Ref55792028"/>
      <w:bookmarkStart w:id="132" w:name="_Toc55830712"/>
      <w:r>
        <w:lastRenderedPageBreak/>
        <w:t xml:space="preserve">Figura </w:t>
      </w:r>
      <w:fldSimple w:instr=" SEQ Figura \* ARABIC ">
        <w:r w:rsidR="00FD2ADA">
          <w:rPr>
            <w:noProof/>
          </w:rPr>
          <w:t>12</w:t>
        </w:r>
      </w:fldSimple>
      <w:bookmarkEnd w:id="131"/>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3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AC1D7D" w:rsidP="00BF30D2">
            <w:r>
              <w:rPr>
                <w:noProof/>
              </w:rPr>
              <w:pict w14:anchorId="45BBCE32">
                <v:shape id="Imagem 17" o:spid="_x0000_i1040"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AC1D7D" w:rsidP="00BF30D2">
            <w:r>
              <w:rPr>
                <w:noProof/>
              </w:rPr>
              <w:pict w14:anchorId="6CD9133A">
                <v:shape id="Imagem 16" o:spid="_x0000_i1041"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4A5F869"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D2ADA">
        <w:t xml:space="preserve">Figura </w:t>
      </w:r>
      <w:r w:rsidR="00FD2ADA">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33" w:name="_Toc55523377"/>
      <w:bookmarkStart w:id="134" w:name="_Toc55260960"/>
    </w:p>
    <w:p w14:paraId="554A46C4" w14:textId="65A2CC5F" w:rsidR="0062198D" w:rsidRDefault="0062198D" w:rsidP="00BF30D2">
      <w:pPr>
        <w:pStyle w:val="Ttulo3"/>
      </w:pPr>
      <w:bookmarkStart w:id="135" w:name="_Toc55830753"/>
      <w:r>
        <w:t>Tecnologias utilizadas no desenvolvimento</w:t>
      </w:r>
      <w:bookmarkEnd w:id="133"/>
      <w:bookmarkEnd w:id="134"/>
      <w:bookmarkEnd w:id="135"/>
    </w:p>
    <w:p w14:paraId="1D89AF10" w14:textId="77777777" w:rsidR="0062198D" w:rsidRDefault="0062198D" w:rsidP="00BF30D2">
      <w:r>
        <w:tab/>
        <w:t>Para desenvolver a aplicação web, utilizou-se a biblioteca</w:t>
      </w:r>
      <w:r w:rsidRPr="00393A4C">
        <w:rPr>
          <w:i/>
        </w:rPr>
        <w:t xml:space="preserve"> </w:t>
      </w:r>
      <w:r w:rsidRPr="0026762C">
        <w:rPr>
          <w:i/>
        </w:rPr>
        <w:t>React</w:t>
      </w:r>
      <w:r>
        <w:t xml:space="preserve"> como auxílio na construção de componentes e interfaces. Com o desígnio de estilizar os componentes e </w:t>
      </w:r>
      <w:r>
        <w:lastRenderedPageBreak/>
        <w:t xml:space="preserve">páginas do </w:t>
      </w:r>
      <w:r w:rsidRPr="0026762C">
        <w:t>React</w:t>
      </w:r>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Google Analytics</w:t>
      </w:r>
      <w:r>
        <w:rPr>
          <w:i/>
        </w:rPr>
        <w:t xml:space="preserve"> </w:t>
      </w:r>
      <w:r w:rsidRPr="006B1D33">
        <w:t>(uma ferramenta específica para eventos)</w:t>
      </w:r>
      <w:r>
        <w:t xml:space="preserve"> serviria como mecanismo para persistir os eventos do usuário. Devido à falta de customização dele, achou-se plausível o substituir pelo </w:t>
      </w:r>
      <w:r w:rsidRPr="00565DA2">
        <w:rPr>
          <w:i/>
        </w:rPr>
        <w:t>Realtime Database</w:t>
      </w:r>
      <w:r>
        <w:t xml:space="preserve"> do Firebase (</w:t>
      </w:r>
      <w:r w:rsidRPr="00856BCD">
        <w:rPr>
          <w:i/>
        </w:rPr>
        <w:t>Realtime DB</w:t>
      </w:r>
      <w:r>
        <w:t xml:space="preserve">), tendo a vantagem de uma vasta opção de customização, o que tornaria a adição do </w:t>
      </w:r>
      <w:r w:rsidRPr="00AB5A4A">
        <w:rPr>
          <w:i/>
        </w:rPr>
        <w:t>timestamp</w:t>
      </w:r>
      <w:r>
        <w:t xml:space="preserve"> a cada evento uma opção. Com ela foi possível persistir os eventos em um formato NoSQL (</w:t>
      </w:r>
      <w:r w:rsidRPr="00390E18">
        <w:rPr>
          <w:i/>
        </w:rPr>
        <w:t>Not Only SQL</w:t>
      </w:r>
      <w:r>
        <w:t>).</w:t>
      </w:r>
    </w:p>
    <w:p w14:paraId="1A518E1C" w14:textId="77777777" w:rsidR="0062198D" w:rsidRPr="00393A4C" w:rsidRDefault="0062198D" w:rsidP="00BF30D2">
      <w:r>
        <w:tab/>
        <w:t>No início, a fim de enviar o evento à plataforma, o programa contou com o GTM (</w:t>
      </w:r>
      <w:r w:rsidRPr="00E21F3D">
        <w:t>Google Tag Manager</w:t>
      </w:r>
      <w:r>
        <w:t xml:space="preserve">) para fazer esse intermédio. Porém, por causa de algumas limitações da ferramenta, deixou-se de ter tal dependência. Foram enviados os eventos diretamente do </w:t>
      </w:r>
      <w:r w:rsidRPr="00E21F3D">
        <w:rPr>
          <w:i/>
        </w:rPr>
        <w:t>Javascript</w:t>
      </w:r>
      <w:r w:rsidRPr="00AD472A">
        <w:t>.</w:t>
      </w:r>
    </w:p>
    <w:p w14:paraId="45C598F2" w14:textId="6F6AD499" w:rsidR="0062198D" w:rsidRDefault="0062198D" w:rsidP="00BF30D2">
      <w:pPr>
        <w:pStyle w:val="Ttulo2"/>
      </w:pPr>
      <w:bookmarkStart w:id="136" w:name="_Toc55523378"/>
      <w:bookmarkStart w:id="137" w:name="_Toc55260961"/>
      <w:bookmarkStart w:id="138" w:name="_Toc55830754"/>
      <w:r>
        <w:t>Distribuição da aplicação e coleta de dados</w:t>
      </w:r>
      <w:bookmarkEnd w:id="136"/>
      <w:bookmarkEnd w:id="137"/>
      <w:bookmarkEnd w:id="138"/>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6BD1F827" w:rsidR="0062198D" w:rsidRDefault="0062198D" w:rsidP="00BF30D2">
      <w:pPr>
        <w:pStyle w:val="Ttulo3"/>
      </w:pPr>
      <w:bookmarkStart w:id="139" w:name="_Toc55523379"/>
      <w:bookmarkStart w:id="140" w:name="_Toc55260962"/>
      <w:bookmarkStart w:id="141" w:name="_Toc55830755"/>
      <w:r>
        <w:t>Pré-teste</w:t>
      </w:r>
      <w:bookmarkEnd w:id="139"/>
      <w:bookmarkEnd w:id="140"/>
      <w:bookmarkEnd w:id="141"/>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42" w:name="_Toc55523380"/>
      <w:bookmarkStart w:id="143" w:name="_Toc55260963"/>
    </w:p>
    <w:p w14:paraId="6506B833" w14:textId="46111832" w:rsidR="001C4604" w:rsidRDefault="001C4604" w:rsidP="00BF30D2">
      <w:pPr>
        <w:pStyle w:val="Ttulo3"/>
      </w:pPr>
      <w:bookmarkStart w:id="144" w:name="_Toc55830756"/>
      <w:r>
        <w:t>Hospedagem</w:t>
      </w:r>
      <w:bookmarkEnd w:id="142"/>
      <w:bookmarkEnd w:id="143"/>
      <w:bookmarkEnd w:id="144"/>
    </w:p>
    <w:p w14:paraId="4291EAA9" w14:textId="77777777" w:rsidR="003845C7" w:rsidRDefault="001C4604" w:rsidP="00BF30D2">
      <w:r>
        <w:tab/>
        <w:t>A aplicação</w:t>
      </w:r>
      <w:r w:rsidR="00250F58">
        <w:rPr>
          <w:rStyle w:val="Refdenotaderodap"/>
        </w:rPr>
        <w:footnoteReference w:id="5"/>
      </w:r>
      <w:r>
        <w:t xml:space="preserve"> - publicada na ferramenta disponível no Github chamada </w:t>
      </w:r>
      <w:r w:rsidRPr="000E20F6">
        <w:rPr>
          <w:i/>
        </w:rPr>
        <w:t>Github Pages</w:t>
      </w:r>
      <w:r>
        <w:t xml:space="preserve"> - é gratuita, e possibilita a publicação de páginas estáticas. Os eventos das músicas foram </w:t>
      </w:r>
      <w:r>
        <w:lastRenderedPageBreak/>
        <w:t xml:space="preserve">salvos em outra plataforma chamada Firebase, que é pago; nesse trabalho, está na versão gratuita, que suporta o acesso de até 100 usuários simultâneos. Ademais, eventos como “quantidade de usuários acessando o </w:t>
      </w:r>
      <w:r w:rsidRPr="00F56039">
        <w:rPr>
          <w:i/>
        </w:rPr>
        <w:t>webapp</w:t>
      </w:r>
      <w:r>
        <w:t>” foram salvos utilizando as aplicações GTM e Google Analytics.</w:t>
      </w:r>
      <w:bookmarkStart w:id="145" w:name="_Toc55523381"/>
      <w:bookmarkStart w:id="146" w:name="_Toc55260964"/>
    </w:p>
    <w:p w14:paraId="0B198644" w14:textId="636CA15B" w:rsidR="003845C7" w:rsidRDefault="003845C7" w:rsidP="00BF30D2">
      <w:pPr>
        <w:pStyle w:val="Ttulo3"/>
      </w:pPr>
      <w:bookmarkStart w:id="147" w:name="_Toc55830757"/>
      <w:r>
        <w:t>Coleta do Firebase</w:t>
      </w:r>
      <w:bookmarkEnd w:id="145"/>
      <w:bookmarkEnd w:id="146"/>
      <w:bookmarkEnd w:id="147"/>
    </w:p>
    <w:p w14:paraId="5B4B91CA" w14:textId="27D1E4CA" w:rsidR="000A02D3" w:rsidRDefault="003845C7" w:rsidP="00BF30D2">
      <w:r>
        <w:tab/>
        <w:t xml:space="preserve">Ao final do experimento, foram exportados os eventos dos usuários em um JSON através do console do </w:t>
      </w:r>
      <w:r w:rsidRPr="00CA6B94">
        <w:rPr>
          <w:i/>
        </w:rPr>
        <w:t>Realtime Database</w:t>
      </w:r>
      <w:r>
        <w:t xml:space="preserve"> do Firebase. A</w:t>
      </w:r>
      <w:r w:rsidR="00DA4824">
        <w:t xml:space="preserve"> </w:t>
      </w:r>
      <w:r w:rsidR="00DA4824">
        <w:fldChar w:fldCharType="begin"/>
      </w:r>
      <w:r w:rsidR="00DA4824">
        <w:instrText xml:space="preserve"> REF _Ref55792113 \h </w:instrText>
      </w:r>
      <w:r w:rsidR="00DA4824">
        <w:fldChar w:fldCharType="separate"/>
      </w:r>
      <w:r w:rsidR="00FD2ADA">
        <w:t xml:space="preserve">Figura </w:t>
      </w:r>
      <w:r w:rsidR="00FD2ADA">
        <w:rPr>
          <w:noProof/>
        </w:rPr>
        <w:t>13</w:t>
      </w:r>
      <w:r w:rsidR="00DA4824">
        <w:fldChar w:fldCharType="end"/>
      </w:r>
      <w:r w:rsidR="00DA4824">
        <w:t xml:space="preserve"> </w:t>
      </w:r>
      <w:r>
        <w:t xml:space="preserve">apresenta o console, a estrutura de dados dos eventos e o botão de exportar do </w:t>
      </w:r>
      <w:r w:rsidRPr="001C6C85">
        <w:rPr>
          <w:i/>
        </w:rPr>
        <w:t>Realtime DB</w:t>
      </w:r>
      <w:r>
        <w:t>.</w:t>
      </w:r>
    </w:p>
    <w:p w14:paraId="36F8B3BB" w14:textId="77777777" w:rsidR="00A70B32" w:rsidRDefault="00A70B32" w:rsidP="00BF30D2"/>
    <w:p w14:paraId="486BCD7E" w14:textId="5237A461" w:rsidR="007152F5" w:rsidRDefault="007152F5" w:rsidP="00BF30D2">
      <w:pPr>
        <w:pStyle w:val="Legenda"/>
      </w:pPr>
      <w:bookmarkStart w:id="148" w:name="_Ref55792113"/>
      <w:bookmarkStart w:id="149" w:name="_Toc55830713"/>
      <w:r>
        <w:t xml:space="preserve">Figura </w:t>
      </w:r>
      <w:fldSimple w:instr=" SEQ Figura \* ARABIC ">
        <w:r w:rsidR="00FD2ADA">
          <w:rPr>
            <w:noProof/>
          </w:rPr>
          <w:t>13</w:t>
        </w:r>
      </w:fldSimple>
      <w:bookmarkEnd w:id="148"/>
      <w:r>
        <w:t xml:space="preserve"> - </w:t>
      </w:r>
      <w:r w:rsidRPr="00891911">
        <w:rPr>
          <w:noProof/>
        </w:rPr>
        <w:t>Console do Realtime Database do Firebase</w:t>
      </w:r>
      <w:bookmarkEnd w:id="149"/>
    </w:p>
    <w:p w14:paraId="0563A081" w14:textId="372799FB" w:rsidR="007152F5" w:rsidRDefault="00AC1D7D" w:rsidP="00BF30D2">
      <w:pPr>
        <w:pStyle w:val="Legenda"/>
      </w:pPr>
      <w:r>
        <w:rPr>
          <w:noProof/>
        </w:rPr>
        <w:pict w14:anchorId="48A9DA46">
          <v:shape id="Imagem 24" o:spid="_x0000_i1042"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r w:rsidRPr="001C6C85">
        <w:rPr>
          <w:i/>
        </w:rPr>
        <w:t>python</w:t>
      </w:r>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r w:rsidRPr="005338D4">
        <w:rPr>
          <w:i/>
        </w:rPr>
        <w:t>python</w:t>
      </w:r>
      <w:r>
        <w:t>, foi aplicado o mesmo sobre a base extraída e preparada do JSON.</w:t>
      </w:r>
    </w:p>
    <w:p w14:paraId="4B71B68C" w14:textId="717938B4" w:rsidR="006B2A08" w:rsidRDefault="006B2A08" w:rsidP="00BF30D2">
      <w:pPr>
        <w:pStyle w:val="Ttulo1"/>
      </w:pPr>
      <w:bookmarkStart w:id="150" w:name="_Toc55523382"/>
      <w:bookmarkStart w:id="151" w:name="_Toc55260965"/>
      <w:bookmarkStart w:id="152" w:name="_Toc55830758"/>
      <w:r w:rsidRPr="00DC433D">
        <w:lastRenderedPageBreak/>
        <w:t>SISTEMA LORS</w:t>
      </w:r>
      <w:bookmarkEnd w:id="150"/>
      <w:bookmarkEnd w:id="151"/>
      <w:bookmarkEnd w:id="152"/>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53"/>
      <w:r w:rsidR="006C3E1C">
        <w:t xml:space="preserve"> estudo da técnica de recomendação escolhida nos trabalhos anteriores</w:t>
      </w:r>
      <w:commentRangeEnd w:id="153"/>
      <w:r w:rsidR="006C3E1C">
        <w:rPr>
          <w:rStyle w:val="Refdecomentrio"/>
        </w:rPr>
        <w:commentReference w:id="153"/>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57181353" w:rsidR="004C3B05" w:rsidRDefault="004C3B05" w:rsidP="00BF30D2">
      <w:pPr>
        <w:pStyle w:val="Ttulo2"/>
      </w:pPr>
      <w:bookmarkStart w:id="154" w:name="_Toc55523383"/>
      <w:bookmarkStart w:id="155" w:name="_Toc55260966"/>
      <w:bookmarkStart w:id="156" w:name="_Toc55830759"/>
      <w:r>
        <w:t>O Algoritmo KNN</w:t>
      </w:r>
      <w:bookmarkEnd w:id="154"/>
      <w:bookmarkEnd w:id="155"/>
      <w:bookmarkEnd w:id="156"/>
    </w:p>
    <w:p w14:paraId="682E2305" w14:textId="09038145" w:rsidR="00A434D0" w:rsidRDefault="004C3B05" w:rsidP="00BF30D2">
      <w:r>
        <w:tab/>
      </w:r>
      <w:r w:rsidR="006C3E1C">
        <w:t xml:space="preserve">O </w:t>
      </w:r>
      <w:r w:rsidR="006C3E1C" w:rsidRPr="00A30447">
        <w:rPr>
          <w:i/>
        </w:rPr>
        <w:t>k-Nearest Neighbor</w:t>
      </w:r>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5ED4F054" w:rsidR="00745697" w:rsidRDefault="00745697" w:rsidP="00BF30D2">
      <w:pPr>
        <w:pStyle w:val="Legenda"/>
      </w:pPr>
      <w:bookmarkStart w:id="157" w:name="_Ref55787798"/>
      <w:bookmarkStart w:id="158" w:name="_Toc55830714"/>
      <w:r>
        <w:t xml:space="preserve">Figura </w:t>
      </w:r>
      <w:fldSimple w:instr=" SEQ Figura \* ARABIC ">
        <w:r w:rsidR="00FD2ADA">
          <w:rPr>
            <w:noProof/>
          </w:rPr>
          <w:t>14</w:t>
        </w:r>
      </w:fldSimple>
      <w:bookmarkEnd w:id="15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58"/>
    </w:p>
    <w:p w14:paraId="77F02E90" w14:textId="35599745" w:rsidR="004C3B05" w:rsidRDefault="00AC1D7D" w:rsidP="00BF30D2">
      <w:pPr>
        <w:pStyle w:val="Legenda"/>
      </w:pPr>
      <w:r>
        <w:rPr>
          <w:noProof/>
        </w:rPr>
        <w:pict w14:anchorId="5EDBE7D4">
          <v:shape id="Imagem 9" o:spid="_x0000_i1043"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09EA3785"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FD2ADA">
        <w:t xml:space="preserve">Figura </w:t>
      </w:r>
      <w:r w:rsidR="00FD2ADA">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r w:rsidR="00294E9F" w:rsidRPr="00BE1B35">
        <w:rPr>
          <w:i/>
        </w:rPr>
        <w:t>python</w:t>
      </w:r>
      <w:r w:rsidR="00294E9F">
        <w:t xml:space="preserve"> do </w:t>
      </w:r>
      <w:r w:rsidR="00294E9F" w:rsidRPr="00BE1B35">
        <w:rPr>
          <w:i/>
        </w:rPr>
        <w:t>scikit-learn</w:t>
      </w:r>
      <w:r w:rsidR="00294E9F">
        <w:t xml:space="preserve"> encontrada na classe </w:t>
      </w:r>
      <w:r w:rsidR="00294E9F" w:rsidRPr="000F2C68">
        <w:rPr>
          <w:i/>
        </w:rPr>
        <w:t>KNeighborsClassifier</w:t>
      </w:r>
      <w:r w:rsidR="00294E9F">
        <w:t xml:space="preserve"> do módulo </w:t>
      </w:r>
      <w:r w:rsidR="00294E9F" w:rsidRPr="000F2C68">
        <w:rPr>
          <w:i/>
        </w:rPr>
        <w:t>sklearn.neighbors</w:t>
      </w:r>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768F8608" w:rsidR="00294E9F" w:rsidRDefault="00294E9F" w:rsidP="00BF30D2">
      <w:pPr>
        <w:pStyle w:val="Ttulo3"/>
      </w:pPr>
      <w:bookmarkStart w:id="159" w:name="_Ref54920131"/>
      <w:bookmarkStart w:id="160" w:name="_Toc55260967"/>
      <w:bookmarkStart w:id="161" w:name="_Toc55777266"/>
      <w:bookmarkStart w:id="162" w:name="_Toc55830760"/>
      <w:r>
        <w:t>Preparação dos dados para o KNN</w:t>
      </w:r>
      <w:bookmarkEnd w:id="159"/>
      <w:bookmarkEnd w:id="160"/>
      <w:bookmarkEnd w:id="161"/>
      <w:bookmarkEnd w:id="162"/>
    </w:p>
    <w:p w14:paraId="2324BC74" w14:textId="5C26F4C7" w:rsidR="00294E9F" w:rsidRDefault="00294E9F" w:rsidP="00BF30D2">
      <w:r>
        <w:tab/>
        <w:t xml:space="preserve">Planejando salvar os eventos da aplicação, uma lista chamada </w:t>
      </w:r>
      <w:r w:rsidRPr="00CC3D32">
        <w:rPr>
          <w:i/>
        </w:rPr>
        <w:t>events</w:t>
      </w:r>
      <w:r>
        <w:t xml:space="preserve">, composta pelo catálogo de usuários, onde cada usuário possui uma lista de eventos dentro, teve sua concepção. Cada evento é composto pela seguinte estrutura: (i) </w:t>
      </w:r>
      <w:r w:rsidRPr="00D71A59">
        <w:rPr>
          <w:i/>
        </w:rPr>
        <w:t>action</w:t>
      </w:r>
      <w:r>
        <w:t>, ação realizada pelo usuário, apresentadas no</w:t>
      </w:r>
      <w:r w:rsidR="00196E15">
        <w:t xml:space="preserve"> </w:t>
      </w:r>
      <w:r w:rsidR="00196E15">
        <w:fldChar w:fldCharType="begin"/>
      </w:r>
      <w:r w:rsidR="00196E15">
        <w:instrText xml:space="preserve"> REF _Ref55830217 \h </w:instrText>
      </w:r>
      <w:r w:rsidR="00196E15">
        <w:fldChar w:fldCharType="separate"/>
      </w:r>
      <w:r w:rsidR="00FD2ADA">
        <w:t xml:space="preserve">Quadro </w:t>
      </w:r>
      <w:r w:rsidR="00FD2ADA">
        <w:rPr>
          <w:noProof/>
        </w:rPr>
        <w:t>3</w:t>
      </w:r>
      <w:r w:rsidR="00196E15">
        <w:fldChar w:fldCharType="end"/>
      </w:r>
      <w:r>
        <w:t xml:space="preserve">; (ii) </w:t>
      </w:r>
      <w:r w:rsidRPr="00592A9A">
        <w:rPr>
          <w:i/>
        </w:rPr>
        <w:t>createdDateTime</w:t>
      </w:r>
      <w:r>
        <w:t xml:space="preserve">, data e tempo da execução do evento; (iii) </w:t>
      </w:r>
      <w:r w:rsidRPr="00592A9A">
        <w:rPr>
          <w:i/>
        </w:rPr>
        <w:t>value</w:t>
      </w:r>
      <w:r>
        <w:t>, valores do evento separados por “;”.</w:t>
      </w:r>
    </w:p>
    <w:p w14:paraId="535E84E8" w14:textId="056F5EE2" w:rsidR="00294E9F" w:rsidRDefault="00294E9F" w:rsidP="00BF30D2">
      <w:r>
        <w:tab/>
      </w:r>
      <w:commentRangeStart w:id="163"/>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63"/>
      <w:r>
        <w:rPr>
          <w:rStyle w:val="Refdecomentrio"/>
        </w:rPr>
        <w:commentReference w:id="163"/>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24BFDDB4" w:rsidR="000E6B02" w:rsidRDefault="000E6B02" w:rsidP="00BF30D2">
      <w:pPr>
        <w:pStyle w:val="Legenda"/>
      </w:pPr>
      <w:bookmarkStart w:id="164" w:name="_Ref55830217"/>
      <w:bookmarkStart w:id="165" w:name="_Ref55830212"/>
      <w:bookmarkStart w:id="166" w:name="_Ref55830581"/>
      <w:bookmarkStart w:id="167" w:name="_Toc55830725"/>
      <w:r>
        <w:t xml:space="preserve">Quadro </w:t>
      </w:r>
      <w:fldSimple w:instr=" SEQ Quadro \* ARABIC ">
        <w:r w:rsidR="00FD2ADA">
          <w:rPr>
            <w:noProof/>
          </w:rPr>
          <w:t>3</w:t>
        </w:r>
      </w:fldSimple>
      <w:bookmarkEnd w:id="164"/>
      <w:r>
        <w:t xml:space="preserve"> - </w:t>
      </w:r>
      <w:r w:rsidRPr="00D44C94">
        <w:rPr>
          <w:noProof/>
        </w:rPr>
        <w:t>Lista de ações possíveis nos eventos</w:t>
      </w:r>
      <w:bookmarkEnd w:id="165"/>
      <w:bookmarkEnd w:id="166"/>
      <w:bookmarkEnd w:id="1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r w:rsidRPr="009C1A90">
              <w:rPr>
                <w:lang w:val="en-US"/>
              </w:rPr>
              <w:t>Ação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r w:rsidR="00125BA5" w:rsidRPr="00125BA5">
        <w:rPr>
          <w:i/>
        </w:rPr>
        <w:t>timestamp</w:t>
      </w:r>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r w:rsidR="009F6A37" w:rsidRPr="00592A9A">
        <w:rPr>
          <w:i/>
        </w:rPr>
        <w:t>createdDateTime</w:t>
      </w:r>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B57B634"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FD2ADA">
        <w:t xml:space="preserve">Figura </w:t>
      </w:r>
      <w:r w:rsidR="00FD2ADA">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68"/>
      <w:r w:rsidR="009C1A90">
        <w:t xml:space="preserve">arquivo exportado do Firebase, que contém as informações dos eventos, </w:t>
      </w:r>
      <w:commentRangeEnd w:id="168"/>
      <w:r w:rsidR="009C1A90">
        <w:rPr>
          <w:rStyle w:val="Refdecomentrio"/>
        </w:rPr>
        <w:commentReference w:id="168"/>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r w:rsidR="009C1A90" w:rsidRPr="00CF34DD">
        <w:rPr>
          <w:i/>
        </w:rPr>
        <w:t>python</w:t>
      </w:r>
      <w:r w:rsidR="009C1A90">
        <w:t xml:space="preserve"> “open”. Para a interpretação do arquivo JSON, existe a biblioteca </w:t>
      </w:r>
      <w:r w:rsidR="009C1A90" w:rsidRPr="00A27BAF">
        <w:rPr>
          <w:i/>
        </w:rPr>
        <w:t>json</w:t>
      </w:r>
      <w:r w:rsidR="009C1A90">
        <w:t xml:space="preserve">, que carrega os dados em um dicionário, do qual obtém os usuários e seus eventos e os transforma em outro dicionário </w:t>
      </w:r>
      <w:r w:rsidR="009C1A90" w:rsidRPr="00532B9F">
        <w:rPr>
          <w:i/>
        </w:rPr>
        <w:t>users</w:t>
      </w:r>
      <w:r w:rsidR="009C1A90">
        <w:t xml:space="preserve">, cuja </w:t>
      </w:r>
      <w:r w:rsidR="009C1A90" w:rsidRPr="00566F51">
        <w:rPr>
          <w:i/>
        </w:rPr>
        <w:t>key</w:t>
      </w:r>
      <w:r w:rsidR="009C1A90">
        <w:t xml:space="preserve"> é o id do usuário e o conteúdo sua lista de eventos.</w:t>
      </w:r>
    </w:p>
    <w:p w14:paraId="6FC5D5B7" w14:textId="77777777" w:rsidR="00E239C1" w:rsidRPr="008B3A75" w:rsidRDefault="00E239C1" w:rsidP="00BF30D2"/>
    <w:p w14:paraId="5C03DB26" w14:textId="57BE1ADB" w:rsidR="00E239C1" w:rsidRDefault="00E239C1" w:rsidP="00BF30D2">
      <w:pPr>
        <w:pStyle w:val="Legenda"/>
      </w:pPr>
      <w:bookmarkStart w:id="169" w:name="_Ref55792146"/>
      <w:bookmarkStart w:id="170" w:name="_Toc55830715"/>
      <w:r>
        <w:t xml:space="preserve">Figura </w:t>
      </w:r>
      <w:fldSimple w:instr=" SEQ Figura \* ARABIC ">
        <w:r w:rsidR="00FD2ADA">
          <w:rPr>
            <w:noProof/>
          </w:rPr>
          <w:t>15</w:t>
        </w:r>
      </w:fldSimple>
      <w:bookmarkEnd w:id="169"/>
      <w:r>
        <w:rPr>
          <w:noProof/>
        </w:rPr>
        <w:t xml:space="preserve"> - </w:t>
      </w:r>
      <w:r w:rsidRPr="00424CC2">
        <w:rPr>
          <w:noProof/>
        </w:rPr>
        <w:t>Visão macro das etapas para transformar os eventos registrados no firebase na tabela que sera rodado o KNN</w:t>
      </w:r>
      <w:bookmarkEnd w:id="170"/>
    </w:p>
    <w:p w14:paraId="1D5BC438" w14:textId="32BE4EB5" w:rsidR="008737D8" w:rsidRDefault="00AC1D7D" w:rsidP="00BF30D2">
      <w:pPr>
        <w:pStyle w:val="Legenda"/>
      </w:pPr>
      <w:r>
        <w:rPr>
          <w:noProof/>
        </w:rPr>
        <w:pict w14:anchorId="75149C55">
          <v:shape id="Imagem 18" o:spid="_x0000_i1044"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6A475E0C"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FD2ADA">
        <w:t xml:space="preserve">Figura </w:t>
      </w:r>
      <w:r w:rsidR="00FD2ADA">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FD2ADA">
        <w:t xml:space="preserve">Figura </w:t>
      </w:r>
      <w:r w:rsidR="00FD2ADA">
        <w:rPr>
          <w:noProof/>
        </w:rPr>
        <w:t>17</w:t>
      </w:r>
      <w:r w:rsidR="00B8383E">
        <w:fldChar w:fldCharType="end"/>
      </w:r>
      <w:r>
        <w:t>.</w:t>
      </w:r>
    </w:p>
    <w:p w14:paraId="6CDF778E" w14:textId="27509153" w:rsidR="00C70D2D" w:rsidRDefault="00C70D2D" w:rsidP="00BF30D2">
      <w:pPr>
        <w:pStyle w:val="Legenda"/>
      </w:pPr>
      <w:bookmarkStart w:id="171" w:name="_Ref55792184"/>
      <w:bookmarkStart w:id="172" w:name="_Toc55830716"/>
      <w:r>
        <w:lastRenderedPageBreak/>
        <w:t xml:space="preserve">Figura </w:t>
      </w:r>
      <w:fldSimple w:instr=" SEQ Figura \* ARABIC ">
        <w:r w:rsidR="00FD2ADA">
          <w:rPr>
            <w:noProof/>
          </w:rPr>
          <w:t>16</w:t>
        </w:r>
      </w:fldSimple>
      <w:bookmarkEnd w:id="171"/>
      <w:r>
        <w:rPr>
          <w:noProof/>
        </w:rPr>
        <w:t xml:space="preserve"> - </w:t>
      </w:r>
      <w:r w:rsidRPr="007861C1">
        <w:rPr>
          <w:noProof/>
        </w:rPr>
        <w:t>Representação dos eventos salvos no Firebase</w:t>
      </w:r>
      <w:bookmarkEnd w:id="172"/>
    </w:p>
    <w:p w14:paraId="32CCDDCF" w14:textId="00961474" w:rsidR="00C70D2D" w:rsidRDefault="00B625A2" w:rsidP="00BF30D2">
      <w:pPr>
        <w:pStyle w:val="Legenda"/>
      </w:pPr>
      <w:r>
        <w:rPr>
          <w:noProof/>
        </w:rPr>
        <w:pict w14:anchorId="0585FF0C">
          <v:shape id="Imagem 19" o:spid="_x0000_i1045"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5E2E5810"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FD2ADA">
        <w:t xml:space="preserve">Figura </w:t>
      </w:r>
      <w:r w:rsidR="00FD2ADA">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FD2ADA">
        <w:t xml:space="preserve">Figura </w:t>
      </w:r>
      <w:r w:rsidR="00FD2ADA">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2B87220E" w:rsidR="008277D9" w:rsidRDefault="008277D9" w:rsidP="00BF30D2">
      <w:pPr>
        <w:pStyle w:val="Legenda"/>
      </w:pPr>
      <w:bookmarkStart w:id="173" w:name="_Ref55792197"/>
      <w:bookmarkStart w:id="174" w:name="_Toc55830717"/>
      <w:r>
        <w:t xml:space="preserve">Figura </w:t>
      </w:r>
      <w:fldSimple w:instr=" SEQ Figura \* ARABIC ">
        <w:r w:rsidR="00FD2ADA">
          <w:rPr>
            <w:noProof/>
          </w:rPr>
          <w:t>17</w:t>
        </w:r>
      </w:fldSimple>
      <w:bookmarkEnd w:id="173"/>
      <w:r>
        <w:rPr>
          <w:noProof/>
        </w:rPr>
        <w:t xml:space="preserve"> - </w:t>
      </w:r>
      <w:r w:rsidRPr="00D27230">
        <w:rPr>
          <w:noProof/>
        </w:rPr>
        <w:t>Representação das listas geradas na etapa “Separa contexto”</w:t>
      </w:r>
      <w:bookmarkEnd w:id="174"/>
    </w:p>
    <w:p w14:paraId="3553BA3C" w14:textId="698C3E9B" w:rsidR="00E239C1" w:rsidRDefault="00AC1D7D" w:rsidP="00BF30D2">
      <w:pPr>
        <w:pStyle w:val="Legenda"/>
        <w:rPr>
          <w:noProof/>
        </w:rPr>
      </w:pPr>
      <w:r>
        <w:rPr>
          <w:noProof/>
        </w:rPr>
        <w:pict w14:anchorId="6D89FF58">
          <v:shape id="Imagem 20" o:spid="_x0000_i1046"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r w:rsidRPr="00324F5C">
        <w:rPr>
          <w:i/>
        </w:rPr>
        <w:t>musicTable</w:t>
      </w:r>
      <w:r>
        <w:t xml:space="preserve">. Tal, é preenchida dos seguintes valores: </w:t>
      </w:r>
      <w:r w:rsidRPr="0083274C">
        <w:rPr>
          <w:i/>
        </w:rPr>
        <w:t>uri</w:t>
      </w:r>
      <w:r>
        <w:t xml:space="preserve">, </w:t>
      </w:r>
      <w:r w:rsidRPr="0083274C">
        <w:rPr>
          <w:i/>
        </w:rPr>
        <w:t>like</w:t>
      </w:r>
      <w:r>
        <w:t xml:space="preserve">, </w:t>
      </w:r>
      <w:r w:rsidRPr="0083274C">
        <w:rPr>
          <w:i/>
        </w:rPr>
        <w:t>hate</w:t>
      </w:r>
      <w:r>
        <w:t xml:space="preserve"> e </w:t>
      </w:r>
      <w:r w:rsidRPr="0083274C">
        <w:rPr>
          <w:i/>
        </w:rPr>
        <w:t>restart</w:t>
      </w:r>
      <w:r>
        <w:rPr>
          <w:i/>
        </w:rPr>
        <w:t>,</w:t>
      </w:r>
      <w:r>
        <w:t xml:space="preserve"> relacionados ao contexto da música, e </w:t>
      </w:r>
      <w:r w:rsidRPr="009E4302">
        <w:rPr>
          <w:i/>
        </w:rPr>
        <w:t>feeling</w:t>
      </w:r>
      <w:r>
        <w:t xml:space="preserve">, </w:t>
      </w:r>
      <w:r w:rsidRPr="0047005D">
        <w:rPr>
          <w:i/>
        </w:rPr>
        <w:t>activity</w:t>
      </w:r>
      <w:r>
        <w:t xml:space="preserve"> e </w:t>
      </w:r>
      <w:r w:rsidRPr="0047005D">
        <w:rPr>
          <w:i/>
        </w:rPr>
        <w:t>location</w:t>
      </w:r>
      <w:r>
        <w:rPr>
          <w:i/>
        </w:rPr>
        <w:t>,</w:t>
      </w:r>
      <w:r>
        <w:t xml:space="preserve"> e relacionados ao contexto do usuário. Ademais, os termos </w:t>
      </w:r>
      <w:r w:rsidRPr="0083274C">
        <w:rPr>
          <w:i/>
        </w:rPr>
        <w:t>like</w:t>
      </w:r>
      <w:r>
        <w:t xml:space="preserve">, </w:t>
      </w:r>
      <w:r w:rsidRPr="0083274C">
        <w:rPr>
          <w:i/>
        </w:rPr>
        <w:t>hate</w:t>
      </w:r>
      <w:r>
        <w:t xml:space="preserve"> e </w:t>
      </w:r>
      <w:r w:rsidRPr="0083274C">
        <w:rPr>
          <w:i/>
        </w:rPr>
        <w:t>restart</w:t>
      </w:r>
      <w:r>
        <w:t xml:space="preserve"> são representados pelo número de vezes que </w:t>
      </w:r>
      <w:commentRangeStart w:id="175"/>
      <w:r>
        <w:t xml:space="preserve">cada evento desse tipo aconteceu </w:t>
      </w:r>
      <w:commentRangeEnd w:id="175"/>
      <w:r>
        <w:rPr>
          <w:rStyle w:val="Refdecomentrio"/>
        </w:rPr>
        <w:commentReference w:id="175"/>
      </w:r>
      <w:r>
        <w:t>durante a reprodução.</w:t>
      </w:r>
    </w:p>
    <w:p w14:paraId="28A639E9" w14:textId="2FF266FF" w:rsidR="00AB6A2A" w:rsidRDefault="00AB6A2A" w:rsidP="00BF30D2">
      <w:pPr>
        <w:pStyle w:val="Legenda"/>
      </w:pPr>
      <w:bookmarkStart w:id="176" w:name="_Ref55792281"/>
      <w:bookmarkStart w:id="177" w:name="_Toc55830718"/>
      <w:r>
        <w:lastRenderedPageBreak/>
        <w:t xml:space="preserve">Figura </w:t>
      </w:r>
      <w:fldSimple w:instr=" SEQ Figura \* ARABIC ">
        <w:r w:rsidR="00FD2ADA">
          <w:rPr>
            <w:noProof/>
          </w:rPr>
          <w:t>18</w:t>
        </w:r>
      </w:fldSimple>
      <w:bookmarkEnd w:id="176"/>
      <w:r>
        <w:t xml:space="preserve"> - </w:t>
      </w:r>
      <w:r w:rsidRPr="00E423E4">
        <w:rPr>
          <w:noProof/>
        </w:rPr>
        <w:t>Representação das listas geradas na etapa “separa contexto das músicas”</w:t>
      </w:r>
      <w:bookmarkEnd w:id="177"/>
    </w:p>
    <w:p w14:paraId="0F33D8EC" w14:textId="7645FB44" w:rsidR="00B50035" w:rsidRDefault="00B625A2" w:rsidP="00BF30D2">
      <w:pPr>
        <w:pStyle w:val="Legenda"/>
        <w:rPr>
          <w:noProof/>
        </w:rPr>
      </w:pPr>
      <w:r>
        <w:rPr>
          <w:noProof/>
        </w:rPr>
        <w:pict w14:anchorId="1016BF8E">
          <v:shape id="Imagem 21" o:spid="_x0000_i1047"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r w:rsidRPr="00973CBA">
        <w:rPr>
          <w:i/>
        </w:rPr>
        <w:t>artistsMap</w:t>
      </w:r>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70FB23E9" w:rsidR="002C30AB" w:rsidRDefault="002C30AB" w:rsidP="00BF30D2">
      <w:pPr>
        <w:pStyle w:val="Legenda"/>
      </w:pPr>
      <w:bookmarkStart w:id="178" w:name="_Ref55792243"/>
      <w:bookmarkStart w:id="179" w:name="_Toc55830719"/>
      <w:r>
        <w:t xml:space="preserve">Figura </w:t>
      </w:r>
      <w:fldSimple w:instr=" SEQ Figura \* ARABIC ">
        <w:r w:rsidR="00FD2ADA">
          <w:rPr>
            <w:noProof/>
          </w:rPr>
          <w:t>19</w:t>
        </w:r>
      </w:fldSimple>
      <w:bookmarkEnd w:id="178"/>
      <w:r>
        <w:t xml:space="preserve"> - </w:t>
      </w:r>
      <w:r w:rsidRPr="00EF334E">
        <w:rPr>
          <w:noProof/>
        </w:rPr>
        <w:t>Representação da tabela na etapa “separa contexto das músicas”</w:t>
      </w:r>
      <w:bookmarkEnd w:id="179"/>
    </w:p>
    <w:p w14:paraId="52B05C9C" w14:textId="0B2280E6" w:rsidR="002C30AB" w:rsidRDefault="00AC1D7D" w:rsidP="00BF30D2">
      <w:pPr>
        <w:pStyle w:val="Legenda"/>
      </w:pPr>
      <w:r>
        <w:rPr>
          <w:noProof/>
        </w:rPr>
        <w:pict w14:anchorId="733D20DC">
          <v:shape id="Imagem 22" o:spid="_x0000_i1048"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23BA4393" w:rsidR="002C30AB" w:rsidRDefault="002C30AB" w:rsidP="00BF30D2">
      <w:r>
        <w:tab/>
        <w:t xml:space="preserve">Os dados no Spotify, nos seus devidos processos, obtiveram a lista dos gêneros das músicas através dos artistas. A posteriori, adiciona-o à lista de músicas </w:t>
      </w:r>
      <w:r w:rsidRPr="00122BC0">
        <w:rPr>
          <w:i/>
        </w:rPr>
        <w:t>musicTable</w:t>
      </w:r>
      <w:r>
        <w:t xml:space="preserve"> representada na</w:t>
      </w:r>
      <w:r w:rsidR="00A328D8">
        <w:t xml:space="preserve"> </w:t>
      </w:r>
      <w:r w:rsidR="00A328D8">
        <w:fldChar w:fldCharType="begin"/>
      </w:r>
      <w:r w:rsidR="00A328D8">
        <w:instrText xml:space="preserve"> REF _Ref55792243 \h </w:instrText>
      </w:r>
      <w:r w:rsidR="00A328D8">
        <w:fldChar w:fldCharType="separate"/>
      </w:r>
      <w:r w:rsidR="00FD2ADA">
        <w:t xml:space="preserve">Figura </w:t>
      </w:r>
      <w:r w:rsidR="00FD2ADA">
        <w:rPr>
          <w:noProof/>
        </w:rPr>
        <w:t>19</w:t>
      </w:r>
      <w:r w:rsidR="00A328D8">
        <w:fldChar w:fldCharType="end"/>
      </w:r>
      <w:r>
        <w:t xml:space="preserve">. Foram separados os gêneros, um por linha e, no fim, removida a música, pois ela iria atrapalhar o resultado do algoritmo. Com isso, surgiu, propositalmente, a lista </w:t>
      </w:r>
      <w:r w:rsidRPr="00A00B4A">
        <w:rPr>
          <w:i/>
        </w:rPr>
        <w:t>genreTable</w:t>
      </w:r>
      <w:r>
        <w:t xml:space="preserve">, deixando, assim, o </w:t>
      </w:r>
      <w:r w:rsidRPr="00122BC0">
        <w:rPr>
          <w:i/>
        </w:rPr>
        <w:t>musicTable</w:t>
      </w:r>
      <w:r>
        <w:rPr>
          <w:i/>
        </w:rPr>
        <w:t xml:space="preserve"> </w:t>
      </w:r>
      <w:r w:rsidRPr="00017ED1">
        <w:t>em desuso</w:t>
      </w:r>
      <w:r>
        <w:t>.</w:t>
      </w:r>
    </w:p>
    <w:p w14:paraId="31D7675D" w14:textId="77937C18" w:rsidR="002C30AB" w:rsidRDefault="002C30AB" w:rsidP="00BF30D2">
      <w:r>
        <w:tab/>
      </w:r>
      <w:commentRangeStart w:id="180"/>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r w:rsidRPr="00323534">
        <w:rPr>
          <w:i/>
        </w:rPr>
        <w:t>hate</w:t>
      </w:r>
      <w:r>
        <w:t xml:space="preserve"> e </w:t>
      </w:r>
      <w:r w:rsidRPr="00323534">
        <w:rPr>
          <w:i/>
        </w:rPr>
        <w:t>restart</w:t>
      </w:r>
      <w:r>
        <w:t>. Nesse tratamento, foi quebrado os valores dos eventos um a um em mais linhas.</w:t>
      </w:r>
      <w:commentRangeEnd w:id="180"/>
      <w:r>
        <w:rPr>
          <w:rStyle w:val="Refdecomentrio"/>
        </w:rPr>
        <w:commentReference w:id="180"/>
      </w:r>
      <w:r>
        <w:t xml:space="preserve"> Um exemplo do uso do “;” é o caso de um </w:t>
      </w:r>
      <w:r w:rsidRPr="00AC3A73">
        <w:rPr>
          <w:i/>
        </w:rPr>
        <w:t>feeling</w:t>
      </w:r>
      <w:r>
        <w:t xml:space="preserve"> conter o valor “feliz;triste”,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0DBC7BDB" w:rsidR="004E17F5" w:rsidRDefault="004E17F5" w:rsidP="00BF30D2">
      <w:pPr>
        <w:pStyle w:val="Legenda"/>
      </w:pPr>
      <w:bookmarkStart w:id="181" w:name="_Ref55792333"/>
      <w:bookmarkStart w:id="182" w:name="_Toc55830720"/>
      <w:r>
        <w:t xml:space="preserve">Figura </w:t>
      </w:r>
      <w:fldSimple w:instr=" SEQ Figura \* ARABIC ">
        <w:r w:rsidR="00FD2ADA">
          <w:rPr>
            <w:noProof/>
          </w:rPr>
          <w:t>20</w:t>
        </w:r>
      </w:fldSimple>
      <w:bookmarkEnd w:id="181"/>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82"/>
    </w:p>
    <w:p w14:paraId="75C543E1" w14:textId="24FDC076" w:rsidR="00AB6A2A" w:rsidRDefault="00AC1D7D" w:rsidP="00BF30D2">
      <w:pPr>
        <w:pStyle w:val="Legenda"/>
      </w:pPr>
      <w:r>
        <w:rPr>
          <w:noProof/>
        </w:rPr>
        <w:pict w14:anchorId="573846B7">
          <v:shape id="Imagem 25" o:spid="_x0000_i1049"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7ADC799C" w:rsidR="003F3B22" w:rsidRDefault="00517AD8" w:rsidP="00BF30D2">
      <w:r>
        <w:tab/>
        <w:t xml:space="preserve">No fim, era necessário a biblioteca </w:t>
      </w:r>
      <w:r w:rsidRPr="005A7271">
        <w:rPr>
          <w:i/>
        </w:rPr>
        <w:t>preprocessing</w:t>
      </w:r>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FD2ADA">
        <w:t xml:space="preserve">Figura </w:t>
      </w:r>
      <w:r w:rsidR="00FD2ADA">
        <w:rPr>
          <w:noProof/>
        </w:rPr>
        <w:t>20</w:t>
      </w:r>
      <w:r w:rsidR="00992336">
        <w:fldChar w:fldCharType="end"/>
      </w:r>
      <w:r>
        <w:t>.</w:t>
      </w:r>
      <w:bookmarkStart w:id="183" w:name="_Ref54908939"/>
      <w:bookmarkStart w:id="184" w:name="_Toc55260968"/>
      <w:bookmarkStart w:id="185" w:name="_Toc55777267"/>
    </w:p>
    <w:p w14:paraId="7BF6810F" w14:textId="478A8431" w:rsidR="00517AD8" w:rsidRPr="00D90707" w:rsidRDefault="00517AD8" w:rsidP="00BF30D2">
      <w:pPr>
        <w:pStyle w:val="Ttulo3"/>
      </w:pPr>
      <w:bookmarkStart w:id="186" w:name="_Toc55830761"/>
      <w:r>
        <w:t>Testes com KNN</w:t>
      </w:r>
      <w:bookmarkEnd w:id="183"/>
      <w:bookmarkEnd w:id="184"/>
      <w:bookmarkEnd w:id="185"/>
      <w:bookmarkEnd w:id="186"/>
    </w:p>
    <w:p w14:paraId="3AC2075F" w14:textId="4E54FAE2" w:rsidR="00517AD8" w:rsidRDefault="00517AD8" w:rsidP="00BF30D2">
      <w:r w:rsidRPr="00A02EEA">
        <w:tab/>
      </w:r>
      <w:r w:rsidRPr="00691D99">
        <w:t>No final</w:t>
      </w:r>
      <w:r>
        <w:t xml:space="preserve">, o </w:t>
      </w:r>
      <w:r w:rsidRPr="00A00B4A">
        <w:rPr>
          <w:i/>
        </w:rPr>
        <w:t>genreTable</w:t>
      </w:r>
      <w:r>
        <w:rPr>
          <w:i/>
        </w:rPr>
        <w:t>,</w:t>
      </w:r>
      <w:r>
        <w:t xml:space="preserve"> convertido em um </w:t>
      </w:r>
      <w:r w:rsidRPr="007B2298">
        <w:rPr>
          <w:i/>
        </w:rPr>
        <w:t>data frame</w:t>
      </w:r>
      <w:r>
        <w:t xml:space="preserve"> da biblioteca pandas, sofreu certa separação da coluna gênero da tabela, obtendo variáveis de X (características) e y (classes). As duas são utilizadas na função </w:t>
      </w:r>
      <w:r w:rsidRPr="00634F71">
        <w:rPr>
          <w:i/>
        </w:rPr>
        <w:t>train_test_split</w:t>
      </w:r>
      <w:r>
        <w:rPr>
          <w:i/>
        </w:rPr>
        <w:t>,</w:t>
      </w:r>
      <w:r>
        <w:t xml:space="preserve"> adquirindo, tanto características de treino (</w:t>
      </w:r>
      <w:r w:rsidRPr="000E1AFB">
        <w:rPr>
          <w:i/>
        </w:rPr>
        <w:t>X_train</w:t>
      </w:r>
      <w:r>
        <w:t>) e de teste (</w:t>
      </w:r>
      <w:r w:rsidRPr="000E1AFB">
        <w:rPr>
          <w:i/>
        </w:rPr>
        <w:t>X_test</w:t>
      </w:r>
      <w:r>
        <w:t>), quanto classes de treino e teste (</w:t>
      </w:r>
      <w:r w:rsidRPr="000E1AFB">
        <w:rPr>
          <w:i/>
        </w:rPr>
        <w:t>y_train</w:t>
      </w:r>
      <w:r>
        <w:t xml:space="preserve">, </w:t>
      </w:r>
      <w:r w:rsidRPr="000E1AFB">
        <w:rPr>
          <w:i/>
        </w:rPr>
        <w:t>y_test</w:t>
      </w:r>
      <w:r>
        <w:t xml:space="preserve">). O tamanho da base de teste pode ser informado para o </w:t>
      </w:r>
      <w:r w:rsidRPr="00634F71">
        <w:rPr>
          <w:i/>
        </w:rPr>
        <w:t>train_test_split</w:t>
      </w:r>
      <w:r>
        <w:t xml:space="preserve"> através do parâmetro </w:t>
      </w:r>
      <w:r w:rsidRPr="00FF2EA5">
        <w:rPr>
          <w:i/>
        </w:rPr>
        <w:t>test_size</w:t>
      </w:r>
      <w:r>
        <w:t xml:space="preserve"> que, nesse caso, foi de 0,3</w:t>
      </w:r>
      <w:commentRangeStart w:id="187"/>
      <w:r>
        <w:t xml:space="preserve"> (30% de teste e 70% de treinamento, respectivamente </w:t>
      </w:r>
      <w:r w:rsidRPr="00FE1F5C">
        <w:t>533</w:t>
      </w:r>
      <w:r>
        <w:t xml:space="preserve"> e 1242).</w:t>
      </w:r>
      <w:commentRangeEnd w:id="187"/>
      <w:r>
        <w:rPr>
          <w:rStyle w:val="Refdecomentrio"/>
        </w:rPr>
        <w:commentReference w:id="187"/>
      </w:r>
    </w:p>
    <w:p w14:paraId="40A1A925" w14:textId="77777777" w:rsidR="00517AD8" w:rsidRDefault="00517AD8" w:rsidP="00BF30D2">
      <w:r>
        <w:tab/>
        <w:t xml:space="preserve">A classe </w:t>
      </w:r>
      <w:r w:rsidRPr="007E05CD">
        <w:rPr>
          <w:i/>
        </w:rPr>
        <w:t>KNeighborsClassifier</w:t>
      </w:r>
      <w:r>
        <w:t xml:space="preserve"> da biblioteca </w:t>
      </w:r>
      <w:r w:rsidRPr="007E05CD">
        <w:rPr>
          <w:i/>
        </w:rPr>
        <w:t>sklearn.neighbors</w:t>
      </w:r>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r w:rsidRPr="008B31B3">
        <w:rPr>
          <w:i/>
        </w:rPr>
        <w:t>n_neighbors</w:t>
      </w:r>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r w:rsidRPr="003A328D">
        <w:rPr>
          <w:i/>
        </w:rPr>
        <w:t>X_train</w:t>
      </w:r>
      <w:r w:rsidRPr="003A328D">
        <w:t xml:space="preserve">, </w:t>
      </w:r>
      <w:r w:rsidRPr="003A328D">
        <w:rPr>
          <w:i/>
        </w:rPr>
        <w:t>y_train</w:t>
      </w:r>
      <w:r>
        <w:t xml:space="preserve">) através do método </w:t>
      </w:r>
      <w:r w:rsidRPr="009E07AC">
        <w:rPr>
          <w:i/>
        </w:rPr>
        <w:t>fit</w:t>
      </w:r>
      <w:r>
        <w:t xml:space="preserve">, de modo que suporte dois parâmetros: (i) dados de treino; (ii) valores alvo. Assim sendo, já é iminente </w:t>
      </w:r>
      <w:commentRangeStart w:id="188"/>
      <w:r>
        <w:t>utilizar o melhor k analisado</w:t>
      </w:r>
      <w:commentRangeEnd w:id="188"/>
      <w:r>
        <w:rPr>
          <w:rStyle w:val="Refdecomentrio"/>
        </w:rPr>
        <w:commentReference w:id="188"/>
      </w:r>
      <w:r>
        <w:t xml:space="preserve"> (9), para predizer os próximos alvos que, no </w:t>
      </w:r>
      <w:r w:rsidRPr="004F7693">
        <w:rPr>
          <w:i/>
        </w:rPr>
        <w:t>sklearn</w:t>
      </w:r>
      <w:r>
        <w:rPr>
          <w:i/>
        </w:rPr>
        <w:t>,</w:t>
      </w:r>
      <w:r>
        <w:t xml:space="preserve"> é rodado através do método </w:t>
      </w:r>
      <w:r w:rsidRPr="00F33E07">
        <w:rPr>
          <w:i/>
        </w:rPr>
        <w:t>predict</w:t>
      </w:r>
      <w:r>
        <w:t>. Ele transfere os valores para realizar a predição (</w:t>
      </w:r>
      <w:r w:rsidRPr="00E41F55">
        <w:rPr>
          <w:i/>
        </w:rPr>
        <w:t>X_test</w:t>
      </w:r>
      <w:r>
        <w:t>), que tem como retorno a classe que se adequa melhor aos dados de teste.</w:t>
      </w:r>
    </w:p>
    <w:p w14:paraId="599CB32A" w14:textId="61B63CE1"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caracteristicas, retiradas de </w:t>
      </w:r>
      <w:r w:rsidRPr="005A7C3A">
        <w:rPr>
          <w:i/>
        </w:rPr>
        <w:t>X_test</w:t>
      </w:r>
      <w:r>
        <w:t xml:space="preserve"> e classes, retiradas de </w:t>
      </w:r>
      <w:r w:rsidRPr="005A7C3A">
        <w:rPr>
          <w:i/>
        </w:rPr>
        <w:t>y_test</w:t>
      </w:r>
      <w:r>
        <w:t xml:space="preserve"> e retornaram à acurácia do algoritmo KNN. Os resultados do teste são apresentados na seção </w:t>
      </w:r>
      <w:r>
        <w:fldChar w:fldCharType="begin"/>
      </w:r>
      <w:r>
        <w:instrText xml:space="preserve"> REF _Ref55696568 \r \h </w:instrText>
      </w:r>
      <w:r>
        <w:fldChar w:fldCharType="separate"/>
      </w:r>
      <w:r w:rsidR="00FD2ADA">
        <w:t>0</w:t>
      </w:r>
      <w:r>
        <w:fldChar w:fldCharType="end"/>
      </w:r>
      <w:r>
        <w:t>.</w:t>
      </w:r>
    </w:p>
    <w:p w14:paraId="6B924771" w14:textId="5AB097DB" w:rsidR="00517AD8" w:rsidRDefault="00517AD8" w:rsidP="00BF30D2">
      <w:pPr>
        <w:pStyle w:val="Ttulo2"/>
        <w:rPr>
          <w:i/>
        </w:rPr>
      </w:pPr>
      <w:bookmarkStart w:id="189" w:name="_Toc55260969"/>
      <w:bookmarkStart w:id="190" w:name="_Toc55777268"/>
      <w:bookmarkStart w:id="191" w:name="_Toc55830762"/>
      <w:r>
        <w:t xml:space="preserve">Predição no sistema </w:t>
      </w:r>
      <w:r>
        <w:rPr>
          <w:i/>
        </w:rPr>
        <w:t>LORS</w:t>
      </w:r>
      <w:bookmarkEnd w:id="189"/>
      <w:bookmarkEnd w:id="190"/>
      <w:bookmarkEnd w:id="191"/>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4C91BFC9" w:rsidR="0019252D" w:rsidRDefault="0019252D" w:rsidP="00BF30D2">
      <w:pPr>
        <w:pStyle w:val="Legenda"/>
      </w:pPr>
      <w:bookmarkStart w:id="192" w:name="_Ref55792369"/>
      <w:bookmarkStart w:id="193" w:name="_Toc55830721"/>
      <w:r>
        <w:lastRenderedPageBreak/>
        <w:t xml:space="preserve">Figura </w:t>
      </w:r>
      <w:fldSimple w:instr=" SEQ Figura \* ARABIC ">
        <w:r w:rsidR="00FD2ADA">
          <w:rPr>
            <w:noProof/>
          </w:rPr>
          <w:t>21</w:t>
        </w:r>
      </w:fldSimple>
      <w:bookmarkEnd w:id="192"/>
      <w:r>
        <w:t xml:space="preserve"> - </w:t>
      </w:r>
      <w:r w:rsidRPr="00701AFE">
        <w:rPr>
          <w:noProof/>
        </w:rPr>
        <w:t>Visão macro do sistema LORS</w:t>
      </w:r>
      <w:bookmarkEnd w:id="193"/>
    </w:p>
    <w:p w14:paraId="7FF36383" w14:textId="6A3E95C1" w:rsidR="002C30AB" w:rsidRPr="00860C67" w:rsidRDefault="00AC1D7D" w:rsidP="00BF30D2">
      <w:pPr>
        <w:pStyle w:val="Legenda"/>
      </w:pPr>
      <w:r>
        <w:rPr>
          <w:noProof/>
        </w:rPr>
        <w:pict w14:anchorId="2C6999D0">
          <v:shape id="Imagem 32" o:spid="_x0000_i1050"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7532B04B"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FD2ADA">
        <w:t xml:space="preserve">Figura </w:t>
      </w:r>
      <w:r w:rsidR="00FD2ADA">
        <w:rPr>
          <w:noProof/>
        </w:rPr>
        <w:t>21</w:t>
      </w:r>
      <w:r w:rsidR="0075471F">
        <w:fldChar w:fldCharType="end"/>
      </w:r>
      <w:r w:rsidR="0075471F">
        <w:t xml:space="preserve"> </w:t>
      </w:r>
      <w:r w:rsidR="00D63692">
        <w:t>como o “</w:t>
      </w:r>
      <w:r w:rsidR="00724800">
        <w:t>Web</w:t>
      </w:r>
      <w:r w:rsidR="00D63692">
        <w:t>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94" w:name="_Toc55260971"/>
      <w:bookmarkStart w:id="195" w:name="_Toc55777270"/>
      <w:bookmarkStart w:id="196" w:name="_Toc55830763"/>
      <w:commentRangeStart w:id="197"/>
      <w:r>
        <w:t>POC (</w:t>
      </w:r>
      <w:r w:rsidRPr="002C2326">
        <w:t>Proof of Concept</w:t>
      </w:r>
      <w:r>
        <w:t>)</w:t>
      </w:r>
      <w:bookmarkEnd w:id="194"/>
      <w:bookmarkEnd w:id="195"/>
      <w:bookmarkEnd w:id="196"/>
    </w:p>
    <w:p w14:paraId="598A2396" w14:textId="4BBF31A5" w:rsidR="0033026F" w:rsidRDefault="0033026F" w:rsidP="00BF30D2">
      <w:r>
        <w:tab/>
        <w:t xml:space="preserve">Na elaboração de uma POC em </w:t>
      </w:r>
      <w:r w:rsidRPr="00433A8B">
        <w:rPr>
          <w:i/>
        </w:rPr>
        <w:t>python</w:t>
      </w:r>
      <w:r>
        <w:t xml:space="preserve"> utilizando o </w:t>
      </w:r>
      <w:r w:rsidRPr="00433A8B">
        <w:rPr>
          <w:i/>
        </w:rPr>
        <w:t>Jupyter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rsidR="00FD2ADA">
        <w:t>0</w:t>
      </w:r>
      <w:r>
        <w:fldChar w:fldCharType="end"/>
      </w:r>
      <w:r>
        <w:t xml:space="preserve"> foram concebidos nessa POC. Os três testes ((i) escolher o melhor número de vizinhos (</w:t>
      </w:r>
      <w:r w:rsidRPr="00054F5A">
        <w:rPr>
          <w:i/>
        </w:rPr>
        <w:t>k</w:t>
      </w:r>
      <w:r w:rsidRPr="00054F5A">
        <w:t>) para rodar o algoritmo</w:t>
      </w:r>
      <w:r>
        <w:t xml:space="preserve">; (ii) avaliar o score do </w:t>
      </w:r>
      <w:r w:rsidR="009F4A31">
        <w:t>algoritmo</w:t>
      </w:r>
      <w:r>
        <w:t>; (iii) analisar a matriz de confusão obtida</w:t>
      </w:r>
      <w:commentRangeEnd w:id="197"/>
      <w:r>
        <w:rPr>
          <w:rStyle w:val="Refdecomentrio"/>
        </w:rPr>
        <w:commentReference w:id="197"/>
      </w:r>
      <w:r w:rsidRPr="00054F5A">
        <w:t>.</w:t>
      </w:r>
      <w:r>
        <w:t>) serviram de apoio para o aperfeiçoamento no uso do algoritmo</w:t>
      </w:r>
      <w:r w:rsidRPr="00054F5A">
        <w:t>.</w:t>
      </w:r>
    </w:p>
    <w:p w14:paraId="23841EF7" w14:textId="71F80BCD" w:rsidR="0033026F" w:rsidRPr="00054F5A" w:rsidRDefault="0033026F" w:rsidP="00BF30D2">
      <w:pPr>
        <w:pStyle w:val="Ttulo3"/>
      </w:pPr>
      <w:bookmarkStart w:id="198" w:name="_Ref54920174"/>
      <w:bookmarkStart w:id="199" w:name="_Toc55260972"/>
      <w:bookmarkStart w:id="200" w:name="_Toc55777271"/>
      <w:bookmarkStart w:id="201" w:name="_Toc55830764"/>
      <w:r>
        <w:t>Servidor</w:t>
      </w:r>
      <w:bookmarkEnd w:id="198"/>
      <w:bookmarkEnd w:id="199"/>
      <w:bookmarkEnd w:id="200"/>
      <w:bookmarkEnd w:id="201"/>
    </w:p>
    <w:p w14:paraId="467DEF81" w14:textId="77777777" w:rsidR="009948A9" w:rsidRDefault="0033026F" w:rsidP="00BF30D2">
      <w:r>
        <w:tab/>
        <w:t xml:space="preserve">Com a lógica desenvolvida na POC, composto de uma exportação do código para scripts </w:t>
      </w:r>
      <w:r w:rsidRPr="00A671E6">
        <w:rPr>
          <w:i/>
        </w:rPr>
        <w:t>python</w:t>
      </w:r>
      <w:r>
        <w:t xml:space="preserve">, um servidor progrediu em sua criação. Tal, utiliza a biblioteca </w:t>
      </w:r>
      <w:r w:rsidRPr="00BC4F3D">
        <w:rPr>
          <w:i/>
        </w:rPr>
        <w:t>Flask</w:t>
      </w:r>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ii) </w:t>
      </w:r>
      <w:r w:rsidRPr="005820ED">
        <w:rPr>
          <w:i/>
        </w:rPr>
        <w:t>feeling</w:t>
      </w:r>
      <w:r>
        <w:t xml:space="preserve">, o sentimento registrado; (iii) </w:t>
      </w:r>
      <w:r w:rsidRPr="009C040A">
        <w:rPr>
          <w:i/>
        </w:rPr>
        <w:t>activity</w:t>
      </w:r>
      <w:r>
        <w:t xml:space="preserve">, a atividade registrada; (iv) </w:t>
      </w:r>
      <w:r w:rsidRPr="009C040A">
        <w:rPr>
          <w:i/>
        </w:rPr>
        <w:t>location</w:t>
      </w:r>
      <w:r>
        <w:t>, a localização registrada. Ela também detém como retorno o gênero resultado da predição e a acurácia do algoritmo KNN.</w:t>
      </w:r>
      <w:bookmarkStart w:id="202" w:name="_Toc55260973"/>
      <w:bookmarkStart w:id="203" w:name="_Toc55777272"/>
    </w:p>
    <w:p w14:paraId="22AF5892" w14:textId="1E902757" w:rsidR="009948A9" w:rsidRDefault="009948A9" w:rsidP="00BF30D2">
      <w:pPr>
        <w:pStyle w:val="Ttulo3"/>
      </w:pPr>
      <w:bookmarkStart w:id="204" w:name="_Toc55830765"/>
      <w:r>
        <w:t>Hospedagem</w:t>
      </w:r>
      <w:bookmarkEnd w:id="202"/>
      <w:bookmarkEnd w:id="203"/>
      <w:bookmarkEnd w:id="204"/>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205" w:name="_Toc55260974"/>
      <w:bookmarkStart w:id="206" w:name="_Toc55777273"/>
    </w:p>
    <w:p w14:paraId="38370AFC" w14:textId="653FDF69" w:rsidR="00D46496" w:rsidRDefault="00D46496" w:rsidP="00BF30D2">
      <w:pPr>
        <w:pStyle w:val="Ttulo3"/>
      </w:pPr>
      <w:bookmarkStart w:id="207" w:name="_Toc55830766"/>
      <w:r>
        <w:t>Recomendação</w:t>
      </w:r>
      <w:bookmarkEnd w:id="205"/>
      <w:bookmarkEnd w:id="206"/>
      <w:bookmarkEnd w:id="207"/>
    </w:p>
    <w:p w14:paraId="32AD2ED4" w14:textId="7835F4B1" w:rsidR="00D46496" w:rsidRDefault="00D46496" w:rsidP="00BF30D2">
      <w:r>
        <w:tab/>
        <w:t xml:space="preserve">No momento em que o servidor recebe uma requisição, é feito o tratamento dos parâmetros. O mesmo transforma a </w:t>
      </w:r>
      <w:r w:rsidRPr="00C47B6F">
        <w:rPr>
          <w:i/>
        </w:rPr>
        <w:t>string</w:t>
      </w:r>
      <w:r>
        <w:t xml:space="preserve"> em um valor numérico através da biblioteca </w:t>
      </w:r>
      <w:r w:rsidRPr="004F6BC7">
        <w:rPr>
          <w:i/>
        </w:rPr>
        <w:t>preprocessing</w:t>
      </w:r>
      <w:r>
        <w:t xml:space="preserve">, e, no caso </w:t>
      </w:r>
      <w:r w:rsidR="00804C5B">
        <w:t>de a</w:t>
      </w:r>
      <w:r>
        <w:t xml:space="preserve"> característica não existir anteriormente, é feito um tratamento para valores padrões, conforme apresenta o</w:t>
      </w:r>
      <w:r w:rsidR="00AA3DBB">
        <w:t xml:space="preserve"> </w:t>
      </w:r>
      <w:r w:rsidR="00AA3DBB">
        <w:fldChar w:fldCharType="begin"/>
      </w:r>
      <w:r w:rsidR="00AA3DBB">
        <w:instrText xml:space="preserve"> REF _Ref55830632 \h </w:instrText>
      </w:r>
      <w:r w:rsidR="00AA3DBB">
        <w:fldChar w:fldCharType="separate"/>
      </w:r>
      <w:r w:rsidR="00FD2ADA">
        <w:t xml:space="preserve">Quadro </w:t>
      </w:r>
      <w:r w:rsidR="00FD2ADA">
        <w:rPr>
          <w:noProof/>
        </w:rPr>
        <w:t>4</w:t>
      </w:r>
      <w:r w:rsidR="00AA3DBB">
        <w:fldChar w:fldCharType="end"/>
      </w:r>
      <w:r>
        <w:t xml:space="preserve">. Os campos </w:t>
      </w:r>
      <w:r w:rsidRPr="00713C32">
        <w:rPr>
          <w:i/>
        </w:rPr>
        <w:t>like</w:t>
      </w:r>
      <w:r>
        <w:t xml:space="preserve">, </w:t>
      </w:r>
      <w:r w:rsidRPr="00713C32">
        <w:rPr>
          <w:i/>
        </w:rPr>
        <w:t>hate</w:t>
      </w:r>
      <w:r>
        <w:t xml:space="preserve"> e </w:t>
      </w:r>
      <w:r w:rsidRPr="00713C32">
        <w:rPr>
          <w:i/>
        </w:rPr>
        <w:t>restart</w:t>
      </w:r>
      <w:r>
        <w:t xml:space="preserve"> estão com valores fixos devido a busca de músicas que foram curtidas (</w:t>
      </w:r>
      <w:r w:rsidRPr="00177837">
        <w:rPr>
          <w:i/>
        </w:rPr>
        <w:t>like</w:t>
      </w:r>
      <w:r>
        <w:t>=1), as não marcadas como “Não gostei” (</w:t>
      </w:r>
      <w:r w:rsidRPr="00177837">
        <w:rPr>
          <w:i/>
        </w:rPr>
        <w:t>hate</w:t>
      </w:r>
      <w:r>
        <w:t>=0) junto daquelas colocadas para repetir (</w:t>
      </w:r>
      <w:r w:rsidRPr="00177837">
        <w:rPr>
          <w:i/>
        </w:rPr>
        <w:t>restart</w:t>
      </w:r>
      <w:r>
        <w:t xml:space="preserve">=1). </w:t>
      </w:r>
    </w:p>
    <w:p w14:paraId="38EA4738" w14:textId="5178A06C" w:rsidR="00D46496" w:rsidRDefault="00D46496" w:rsidP="00BF30D2">
      <w:r>
        <w:tab/>
        <w:t xml:space="preserve">É utilizado o </w:t>
      </w:r>
      <w:r w:rsidRPr="00235408">
        <w:rPr>
          <w:i/>
        </w:rPr>
        <w:t>LabelEncoder</w:t>
      </w:r>
      <w:r>
        <w:t xml:space="preserve"> para gerar o valor numérico do</w:t>
      </w:r>
      <w:commentRangeStart w:id="208"/>
      <w:r>
        <w:t xml:space="preserve">s campos </w:t>
      </w:r>
      <w:r w:rsidRPr="001D3C78">
        <w:rPr>
          <w:i/>
        </w:rPr>
        <w:t>feeling</w:t>
      </w:r>
      <w:r>
        <w:t xml:space="preserve">, </w:t>
      </w:r>
      <w:r w:rsidRPr="001D3C78">
        <w:rPr>
          <w:i/>
        </w:rPr>
        <w:t>activity</w:t>
      </w:r>
      <w:r>
        <w:t>,</w:t>
      </w:r>
      <w:r w:rsidRPr="00262C45">
        <w:t xml:space="preserve"> </w:t>
      </w:r>
      <w:r w:rsidRPr="001D3C78">
        <w:rPr>
          <w:i/>
        </w:rPr>
        <w:t>location</w:t>
      </w:r>
      <w:r>
        <w:t xml:space="preserve">. Para isso, foi rodado o método </w:t>
      </w:r>
      <w:r w:rsidRPr="00235408">
        <w:rPr>
          <w:i/>
        </w:rPr>
        <w:t>fit</w:t>
      </w:r>
      <w:r>
        <w:t xml:space="preserve"> apresentando os dados a base e então realizado o </w:t>
      </w:r>
      <w:r w:rsidRPr="00235408">
        <w:rPr>
          <w:i/>
        </w:rPr>
        <w:t>transform</w:t>
      </w:r>
      <w:r>
        <w:t xml:space="preserve">. Ao rodar, é estourado uma exceção se for passado </w:t>
      </w:r>
      <w:r w:rsidRPr="00941935">
        <w:t>uma caracterís</w:t>
      </w:r>
      <w:r>
        <w:t>ti</w:t>
      </w:r>
      <w:r w:rsidRPr="00941935">
        <w:t>ca</w:t>
      </w:r>
      <w:r>
        <w:t xml:space="preserve"> desconhecida pelo </w:t>
      </w:r>
      <w:r w:rsidRPr="00CA5B95">
        <w:rPr>
          <w:i/>
        </w:rPr>
        <w:t>fit</w:t>
      </w:r>
      <w:r>
        <w:t>. Devido a esse comportamento, os campos possuem um valor padrão no caso de a característica enviada não existir na base.</w:t>
      </w:r>
      <w:commentRangeEnd w:id="208"/>
      <w:r>
        <w:t xml:space="preserve"> </w:t>
      </w:r>
      <w:r>
        <w:rPr>
          <w:rStyle w:val="Refdecomentrio"/>
        </w:rPr>
        <w:commentReference w:id="208"/>
      </w:r>
    </w:p>
    <w:p w14:paraId="1BAF398F" w14:textId="77777777" w:rsidR="00361392" w:rsidRDefault="00361392" w:rsidP="00BF30D2"/>
    <w:p w14:paraId="03F5FA77" w14:textId="7C50E558" w:rsidR="0077324E" w:rsidRDefault="0077324E" w:rsidP="00BF30D2">
      <w:pPr>
        <w:pStyle w:val="Legenda"/>
      </w:pPr>
      <w:bookmarkStart w:id="209" w:name="_Ref55830632"/>
      <w:bookmarkStart w:id="210" w:name="_Toc55830726"/>
      <w:r>
        <w:t xml:space="preserve">Quadro </w:t>
      </w:r>
      <w:fldSimple w:instr=" SEQ Quadro \* ARABIC ">
        <w:r w:rsidR="00FD2ADA">
          <w:rPr>
            <w:noProof/>
          </w:rPr>
          <w:t>4</w:t>
        </w:r>
      </w:fldSimple>
      <w:bookmarkEnd w:id="209"/>
      <w:r>
        <w:t xml:space="preserve"> - </w:t>
      </w:r>
      <w:r w:rsidRPr="007E4ED7">
        <w:rPr>
          <w:noProof/>
        </w:rPr>
        <w:t>Campos e seus respectivos valores utilizados na recomendação</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565E5E53" w:rsidR="0077324E" w:rsidRPr="006133E1" w:rsidRDefault="00994F1F" w:rsidP="00BF30D2">
            <w:r w:rsidRPr="006133E1">
              <w:t>L</w:t>
            </w:r>
            <w:r w:rsidR="0077324E" w:rsidRPr="006133E1">
              <w:t>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r w:rsidRPr="006133E1">
              <w:t>hate</w:t>
            </w:r>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r w:rsidRPr="006133E1">
              <w:t>restart</w:t>
            </w:r>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r w:rsidRPr="006133E1">
              <w:t>activity</w:t>
            </w:r>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r w:rsidRPr="006133E1">
              <w:t>location</w:t>
            </w:r>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FB29A5">
      <w:pPr>
        <w:jc w:val="center"/>
      </w:pPr>
      <w:r w:rsidRPr="00D17147">
        <w:t>Fonte: Elaborado pelo autor (2020)</w:t>
      </w:r>
    </w:p>
    <w:p w14:paraId="0442DF89" w14:textId="30680B89" w:rsidR="00E03329" w:rsidRDefault="005956EE" w:rsidP="00BF30D2">
      <w:r>
        <w:lastRenderedPageBreak/>
        <w:tab/>
      </w:r>
      <w:commentRangeStart w:id="211"/>
      <w:r w:rsidR="00E03329" w:rsidRPr="007D3FC6">
        <w:t xml:space="preserve">Com o </w:t>
      </w:r>
      <w:r w:rsidR="00E03329">
        <w:t>algoritmo</w:t>
      </w:r>
      <w:r w:rsidR="00E03329" w:rsidRPr="007D3FC6">
        <w:t xml:space="preserve"> pronto (Seção 4.1.1) </w:t>
      </w:r>
      <w:r w:rsidR="00E03329">
        <w:t xml:space="preserve">e os </w:t>
      </w:r>
      <w:commentRangeEnd w:id="211"/>
      <w:r w:rsidR="00E03329">
        <w:rPr>
          <w:rStyle w:val="Refdecomentrio"/>
        </w:rPr>
        <w:commentReference w:id="211"/>
      </w:r>
      <w:r w:rsidR="00E03329">
        <w:t>parâmetros tratados, fez-se mister a</w:t>
      </w:r>
      <w:r w:rsidR="00E03329" w:rsidRPr="00DE0920">
        <w:t xml:space="preserve"> predição através do método </w:t>
      </w:r>
      <w:r w:rsidR="00E03329" w:rsidRPr="00047328">
        <w:rPr>
          <w:i/>
        </w:rPr>
        <w:t>predict</w:t>
      </w:r>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212" w:name="_Toc55260975"/>
      <w:bookmarkStart w:id="213" w:name="_Toc55777274"/>
    </w:p>
    <w:p w14:paraId="796E4A75" w14:textId="2A80F717" w:rsidR="00E03329" w:rsidRDefault="00E03329" w:rsidP="00BF30D2">
      <w:pPr>
        <w:pStyle w:val="Ttulo3"/>
      </w:pPr>
      <w:bookmarkStart w:id="214" w:name="_Toc55830767"/>
      <w:r>
        <w:t xml:space="preserve">Resultado da recomendação (integração </w:t>
      </w:r>
      <w:r w:rsidRPr="006921B6">
        <w:rPr>
          <w:i/>
        </w:rPr>
        <w:t>webapp</w:t>
      </w:r>
      <w:r>
        <w:t>)</w:t>
      </w:r>
      <w:bookmarkEnd w:id="212"/>
      <w:bookmarkEnd w:id="213"/>
      <w:bookmarkEnd w:id="214"/>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15"/>
      <w:r w:rsidRPr="00173EA0">
        <w:t>Spotify</w:t>
      </w:r>
      <w:r>
        <w:t xml:space="preserve"> das principais 20 </w:t>
      </w:r>
      <w:r w:rsidRPr="004945EC">
        <w:rPr>
          <w:i/>
        </w:rPr>
        <w:t>playlists</w:t>
      </w:r>
      <w:r>
        <w:t xml:space="preserve"> </w:t>
      </w:r>
      <w:commentRangeEnd w:id="215"/>
      <w:r>
        <w:rPr>
          <w:rStyle w:val="Refdecomentrio"/>
        </w:rPr>
        <w:commentReference w:id="215"/>
      </w:r>
      <w:r>
        <w:t>que o contenham no nome.</w:t>
      </w:r>
    </w:p>
    <w:p w14:paraId="04525F2E" w14:textId="2D78B601" w:rsidR="00033E87" w:rsidRDefault="00033E87" w:rsidP="00BF30D2"/>
    <w:p w14:paraId="11F3DAEA" w14:textId="4AE33643" w:rsidR="00033E87" w:rsidRDefault="00033E87" w:rsidP="00BF30D2">
      <w:pPr>
        <w:pStyle w:val="Legenda"/>
      </w:pPr>
      <w:bookmarkStart w:id="216" w:name="_Ref55792415"/>
      <w:bookmarkStart w:id="217" w:name="_Toc55830722"/>
      <w:r>
        <w:t xml:space="preserve">Figura </w:t>
      </w:r>
      <w:fldSimple w:instr=" SEQ Figura \* ARABIC ">
        <w:r w:rsidR="00FD2ADA">
          <w:rPr>
            <w:noProof/>
          </w:rPr>
          <w:t>22</w:t>
        </w:r>
      </w:fldSimple>
      <w:bookmarkEnd w:id="216"/>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17"/>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AC1D7D" w:rsidP="00BF30D2">
            <w:r>
              <w:rPr>
                <w:noProof/>
              </w:rPr>
              <w:pict w14:anchorId="3722639C">
                <v:shape id="Imagem 26" o:spid="_x0000_i1051"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AC1D7D" w:rsidP="00BF30D2">
            <w:r>
              <w:rPr>
                <w:noProof/>
              </w:rPr>
              <w:pict w14:anchorId="54585D93">
                <v:shape id="_x0000_i1052" type="#_x0000_t75" alt="" style="width:105.75pt;height:236.25pt;visibility:visible;mso-wrap-style:square;mso-width-percent:0;mso-height-percent:0;mso-width-percent:0;mso-height-percent:0">
                  <v:imagedata r:id="rId40" o:title="" croptop="33280f"/>
                </v:shape>
              </w:pict>
            </w:r>
          </w:p>
        </w:tc>
      </w:tr>
    </w:tbl>
    <w:p w14:paraId="35ADF195" w14:textId="4121D69F" w:rsidR="00745697" w:rsidRPr="00B2441E" w:rsidRDefault="00813A03" w:rsidP="00B2441E">
      <w:pPr>
        <w:pStyle w:val="Legenda"/>
        <w:rPr>
          <w:b/>
          <w:bCs/>
        </w:rPr>
      </w:pPr>
      <w:r w:rsidRPr="00D17147">
        <w:t>Fonte: Elaborado pelo autor (2020)</w:t>
      </w:r>
    </w:p>
    <w:p w14:paraId="55173395" w14:textId="05FE2AE1" w:rsidR="00B2441E" w:rsidRDefault="000D46D6" w:rsidP="00BF30D2">
      <w:r>
        <w:tab/>
        <w:t xml:space="preserve">No fim, é apresentado o gênero recomendado na tela, </w:t>
      </w:r>
      <w:r w:rsidR="00403CF8">
        <w:t>tratando</w:t>
      </w:r>
      <w:r>
        <w:t xml:space="preserve"> do retorno do </w:t>
      </w:r>
      <w:r w:rsidRPr="00173EA0">
        <w:t>Spotify</w:t>
      </w:r>
      <w:r>
        <w:t xml:space="preserve">, apresentado as </w:t>
      </w:r>
      <w:r w:rsidRPr="00CE0464">
        <w:rPr>
          <w:i/>
        </w:rPr>
        <w:t>playlists</w:t>
      </w:r>
      <w:r>
        <w:t xml:space="preserve"> a tela (</w:t>
      </w:r>
      <w:r w:rsidR="001E7E8E">
        <w:fldChar w:fldCharType="begin"/>
      </w:r>
      <w:r w:rsidR="001E7E8E">
        <w:instrText xml:space="preserve"> REF _Ref55792415 \h </w:instrText>
      </w:r>
      <w:r w:rsidR="001E7E8E">
        <w:fldChar w:fldCharType="separate"/>
      </w:r>
      <w:r w:rsidR="00FD2ADA">
        <w:t xml:space="preserve">Figura </w:t>
      </w:r>
      <w:r w:rsidR="00FD2ADA">
        <w:rPr>
          <w:noProof/>
        </w:rPr>
        <w:t>22</w:t>
      </w:r>
      <w:r w:rsidR="001E7E8E">
        <w:fldChar w:fldCharType="end"/>
      </w:r>
      <w:r>
        <w:t>), permitindo ao usuário escolher uma das playlists para reproduzir.</w:t>
      </w:r>
      <w:bookmarkStart w:id="218" w:name="_Toc55260976"/>
      <w:bookmarkStart w:id="219" w:name="_Ref55696568"/>
      <w:bookmarkStart w:id="220" w:name="_Toc55777275"/>
    </w:p>
    <w:p w14:paraId="501D87A6" w14:textId="13C76F1B" w:rsidR="000D46D6" w:rsidRDefault="000D46D6" w:rsidP="00BF30D2">
      <w:pPr>
        <w:pStyle w:val="Ttulo3"/>
      </w:pPr>
      <w:bookmarkStart w:id="221" w:name="_Toc55830768"/>
      <w:commentRangeStart w:id="222"/>
      <w:r>
        <w:t>Resultados do experimento</w:t>
      </w:r>
      <w:bookmarkEnd w:id="218"/>
      <w:commentRangeEnd w:id="222"/>
      <w:r>
        <w:rPr>
          <w:rStyle w:val="MenoPendente"/>
          <w:b w:val="0"/>
          <w:snapToGrid/>
        </w:rPr>
        <w:commentReference w:id="222"/>
      </w:r>
      <w:bookmarkEnd w:id="219"/>
      <w:bookmarkEnd w:id="220"/>
      <w:bookmarkEnd w:id="221"/>
    </w:p>
    <w:p w14:paraId="17E9CB11" w14:textId="77777777" w:rsidR="000D46D6" w:rsidRDefault="000D46D6" w:rsidP="00BF30D2">
      <w:r>
        <w:tab/>
        <w:t xml:space="preserve">Nessa seção são discutidas a acurácia e matriz de confusão da aplicação do KNN sobre o conjunto de testes. O algoritmo inicialmente obteve uma acurácia de 0,15, o que é muito baixo. A hipótese estaria na quantidade de gêneros (classes); diminuí-los poderia </w:t>
      </w:r>
      <w:r>
        <w:lastRenderedPageBreak/>
        <w:t>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23"/>
      <w:r>
        <w:t xml:space="preserve">no algoritmo </w:t>
      </w:r>
      <w:commentRangeEnd w:id="223"/>
      <w:r>
        <w:commentReference w:id="223"/>
      </w:r>
      <w:r>
        <w:t xml:space="preserve">e substitui-los pelo base, pois nele não dispõe dessa relação. A relação dos gêneros com seus subgêneros foi encontrada em um </w:t>
      </w:r>
      <w:r w:rsidRPr="009A3330">
        <w:rPr>
          <w:i/>
        </w:rPr>
        <w:t>showcase</w:t>
      </w:r>
      <w:r>
        <w:t xml:space="preserve"> do Spotify chamado Music Popcorn</w:t>
      </w:r>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0F5D8DE6" w:rsidR="002251D0" w:rsidRDefault="002251D0" w:rsidP="00BF30D2">
      <w:pPr>
        <w:pStyle w:val="Legenda"/>
      </w:pPr>
      <w:bookmarkStart w:id="224" w:name="_Ref55798216"/>
      <w:bookmarkStart w:id="225" w:name="_Toc55830727"/>
      <w:r>
        <w:t xml:space="preserve">Quadro </w:t>
      </w:r>
      <w:fldSimple w:instr=" SEQ Quadro \* ARABIC ">
        <w:r w:rsidR="00FD2ADA">
          <w:rPr>
            <w:noProof/>
          </w:rPr>
          <w:t>5</w:t>
        </w:r>
      </w:fldSimple>
      <w:bookmarkEnd w:id="224"/>
      <w:r>
        <w:t xml:space="preserve"> - </w:t>
      </w:r>
      <w:r w:rsidRPr="00B65E61">
        <w:rPr>
          <w:noProof/>
        </w:rPr>
        <w:t>relação dos gêneros e a classe utilizada no KNN</w:t>
      </w:r>
      <w:bookmarkEnd w:id="225"/>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r w:rsidRPr="002A3520">
              <w:t>arkansas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r w:rsidRPr="002A3520">
              <w:t>heartland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r w:rsidRPr="002A3520">
              <w:t>atl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r w:rsidRPr="002A3520">
              <w:t>australian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indie caf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r w:rsidRPr="002A3520">
              <w:t>australian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r w:rsidRPr="002A3520">
              <w:t>melodic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r w:rsidRPr="002A3520">
              <w:t>australian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r w:rsidRPr="002A3520">
              <w:t>miami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r w:rsidRPr="002A3520">
              <w:t>beatlesque</w:t>
            </w:r>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r w:rsidRPr="002A3520">
              <w:t>musica gaucha</w:t>
            </w:r>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r w:rsidRPr="002A3520">
              <w:t>brazilian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r w:rsidRPr="002A3520">
              <w:t>musica gaucha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r w:rsidRPr="002A3520">
              <w:t>canadian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r w:rsidRPr="002A3520">
              <w:t>musica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r w:rsidRPr="002A3520">
              <w:t>canadian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r w:rsidRPr="002A3520">
              <w:t>neo mellow</w:t>
            </w:r>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r w:rsidRPr="002A3520">
              <w:t>canadian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r w:rsidRPr="002A3520">
              <w:t>nyc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r w:rsidRPr="002A3520">
              <w:t>channel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r w:rsidRPr="002A3520">
              <w:t>oklahoma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country dawn</w:t>
            </w:r>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teen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lastRenderedPageBreak/>
              <w:t>country road</w:t>
            </w:r>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r w:rsidRPr="002A3520">
              <w:t>r&amp;b</w:t>
            </w:r>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r w:rsidRPr="002A3520">
              <w:t>dfw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r w:rsidRPr="002A3520">
              <w:t>redneck</w:t>
            </w:r>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electro house</w:t>
            </w:r>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r w:rsidRPr="002A3520">
              <w:t>harlem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r w:rsidRPr="002A3520">
              <w:t>trap</w:t>
            </w:r>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26"/>
            <w:commentRangeEnd w:id="226"/>
            <w:r>
              <w:rPr>
                <w:rStyle w:val="Refdecomentrio"/>
              </w:rPr>
              <w:commentReference w:id="226"/>
            </w:r>
          </w:p>
        </w:tc>
      </w:tr>
    </w:tbl>
    <w:p w14:paraId="63962A5E" w14:textId="58697DE6" w:rsidR="007152F5" w:rsidRDefault="003A177C" w:rsidP="0054414A">
      <w:pPr>
        <w:pStyle w:val="Legenda"/>
      </w:pPr>
      <w:r w:rsidRPr="00D17147">
        <w:t>Fonte: Elaborado pelo autor (2020)</w:t>
      </w:r>
    </w:p>
    <w:p w14:paraId="3F2D555F" w14:textId="54E842F5" w:rsidR="0054414A" w:rsidRDefault="0054414A" w:rsidP="0054414A">
      <w:pPr>
        <w:rPr>
          <w:lang w:eastAsia="en-US"/>
        </w:rPr>
      </w:pPr>
      <w:r>
        <w:rPr>
          <w:lang w:eastAsia="en-US"/>
        </w:rPr>
        <w:tab/>
      </w:r>
      <w:r>
        <w:rPr>
          <w:lang w:eastAsia="en-US"/>
        </w:rPr>
        <w:t>A matriz de confusão do usuário utilizado nos testes, está disponível no Quadro 7. Nela, é possível verificar que o algoritmo somente obteve sucesso na recomendação da categoria de número 12. Acontece devido ao curto período de uso da aplicação e ao gosto musical do usuário estar mais voltado aquele estilo musical. Encontrada no Quadro 5, ela apresenta a relação dos gêneros com as classes geradas para o KNN.</w:t>
      </w:r>
    </w:p>
    <w:p w14:paraId="6D5DA690" w14:textId="77777777" w:rsidR="0054414A" w:rsidRDefault="0054414A" w:rsidP="0054414A"/>
    <w:p w14:paraId="4930F5A1" w14:textId="77777777" w:rsidR="0054414A" w:rsidRDefault="0054414A" w:rsidP="0054414A">
      <w:pPr>
        <w:pStyle w:val="Legenda"/>
      </w:pPr>
      <w:bookmarkStart w:id="227" w:name="_Ref55798182"/>
      <w:bookmarkStart w:id="228" w:name="_Toc55830728"/>
      <w:r>
        <w:t xml:space="preserve">Quadro </w:t>
      </w:r>
      <w:r>
        <w:fldChar w:fldCharType="begin"/>
      </w:r>
      <w:r>
        <w:instrText xml:space="preserve"> SEQ Quadro \* ARABIC </w:instrText>
      </w:r>
      <w:r>
        <w:fldChar w:fldCharType="separate"/>
      </w:r>
      <w:r>
        <w:rPr>
          <w:noProof/>
        </w:rPr>
        <w:t>6</w:t>
      </w:r>
      <w:r>
        <w:rPr>
          <w:noProof/>
        </w:rPr>
        <w:fldChar w:fldCharType="end"/>
      </w:r>
      <w:bookmarkEnd w:id="227"/>
      <w:r>
        <w:rPr>
          <w:noProof/>
        </w:rPr>
        <w:t xml:space="preserve"> -</w:t>
      </w:r>
      <w:r>
        <w:t xml:space="preserve"> </w:t>
      </w:r>
      <w:r w:rsidRPr="00750001">
        <w:rPr>
          <w:noProof/>
        </w:rPr>
        <w:t>matriz confusão da classe 12, gênero musical country</w:t>
      </w:r>
      <w:bookmarkEnd w:id="228"/>
    </w:p>
    <w:tbl>
      <w:tblPr>
        <w:tblW w:w="0" w:type="auto"/>
        <w:jc w:val="center"/>
        <w:tblLook w:val="04A0" w:firstRow="1" w:lastRow="0" w:firstColumn="1" w:lastColumn="0" w:noHBand="0" w:noVBand="1"/>
      </w:tblPr>
      <w:tblGrid>
        <w:gridCol w:w="2265"/>
        <w:gridCol w:w="2265"/>
        <w:gridCol w:w="2266"/>
        <w:gridCol w:w="2266"/>
      </w:tblGrid>
      <w:tr w:rsidR="0054414A" w14:paraId="04A5DB6F" w14:textId="77777777" w:rsidTr="003C2399">
        <w:trPr>
          <w:jc w:val="center"/>
        </w:trPr>
        <w:tc>
          <w:tcPr>
            <w:tcW w:w="2265" w:type="dxa"/>
            <w:shd w:val="clear" w:color="auto" w:fill="auto"/>
          </w:tcPr>
          <w:p w14:paraId="764BEC57" w14:textId="77777777" w:rsidR="0054414A" w:rsidRDefault="0054414A" w:rsidP="003C2399"/>
        </w:tc>
        <w:tc>
          <w:tcPr>
            <w:tcW w:w="2265" w:type="dxa"/>
            <w:tcBorders>
              <w:right w:val="single" w:sz="4" w:space="0" w:color="auto"/>
            </w:tcBorders>
            <w:shd w:val="clear" w:color="auto" w:fill="auto"/>
          </w:tcPr>
          <w:p w14:paraId="59B6B10D" w14:textId="77777777" w:rsidR="0054414A" w:rsidRDefault="0054414A" w:rsidP="003C2399"/>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50B32BD8" w14:textId="77777777" w:rsidR="0054414A" w:rsidRDefault="0054414A" w:rsidP="003C2399">
            <w:r>
              <w:t>CLASSE REAL</w:t>
            </w:r>
          </w:p>
        </w:tc>
      </w:tr>
      <w:tr w:rsidR="0054414A" w14:paraId="69ACACFE" w14:textId="77777777" w:rsidTr="003C2399">
        <w:trPr>
          <w:jc w:val="center"/>
        </w:trPr>
        <w:tc>
          <w:tcPr>
            <w:tcW w:w="2265" w:type="dxa"/>
            <w:tcBorders>
              <w:bottom w:val="single" w:sz="4" w:space="0" w:color="auto"/>
            </w:tcBorders>
            <w:shd w:val="clear" w:color="auto" w:fill="auto"/>
          </w:tcPr>
          <w:p w14:paraId="69DFDC42" w14:textId="77777777" w:rsidR="0054414A" w:rsidRDefault="0054414A" w:rsidP="003C2399"/>
        </w:tc>
        <w:tc>
          <w:tcPr>
            <w:tcW w:w="2265" w:type="dxa"/>
            <w:tcBorders>
              <w:bottom w:val="single" w:sz="4" w:space="0" w:color="auto"/>
              <w:right w:val="single" w:sz="4" w:space="0" w:color="auto"/>
            </w:tcBorders>
            <w:shd w:val="clear" w:color="auto" w:fill="auto"/>
          </w:tcPr>
          <w:p w14:paraId="4C11ACE3" w14:textId="77777777" w:rsidR="0054414A" w:rsidRDefault="0054414A" w:rsidP="003C2399"/>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5D22634B"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0B48247E" w14:textId="77777777" w:rsidR="0054414A" w:rsidRDefault="0054414A" w:rsidP="003C2399">
            <w:r>
              <w:t>NEGATIVO</w:t>
            </w:r>
          </w:p>
        </w:tc>
      </w:tr>
      <w:tr w:rsidR="0054414A" w14:paraId="6BF8B6A6" w14:textId="77777777" w:rsidTr="003C2399">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20758775" w14:textId="77777777" w:rsidR="0054414A" w:rsidRDefault="0054414A" w:rsidP="003C2399">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7DA5EA8" w14:textId="77777777" w:rsidR="0054414A" w:rsidRDefault="0054414A" w:rsidP="003C2399">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6F6E33FC" w14:textId="77777777" w:rsidR="0054414A" w:rsidRDefault="0054414A" w:rsidP="003C2399">
            <w:commentRangeStart w:id="229"/>
            <w:r>
              <w:t>184</w:t>
            </w:r>
            <w:commentRangeEnd w:id="229"/>
            <w:r>
              <w:rPr>
                <w:rStyle w:val="Refdecomentrio"/>
              </w:rPr>
              <w:commentReference w:id="229"/>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71CD4C65" w14:textId="77777777" w:rsidR="0054414A" w:rsidRDefault="0054414A" w:rsidP="003C2399">
            <w:commentRangeStart w:id="230"/>
            <w:r>
              <w:t>180</w:t>
            </w:r>
            <w:commentRangeEnd w:id="230"/>
            <w:r>
              <w:rPr>
                <w:rStyle w:val="Refdecomentrio"/>
              </w:rPr>
              <w:commentReference w:id="230"/>
            </w:r>
          </w:p>
        </w:tc>
      </w:tr>
      <w:tr w:rsidR="0054414A" w14:paraId="517742DF" w14:textId="77777777" w:rsidTr="003C2399">
        <w:trPr>
          <w:jc w:val="center"/>
        </w:trPr>
        <w:tc>
          <w:tcPr>
            <w:tcW w:w="2265" w:type="dxa"/>
            <w:vMerge/>
            <w:tcBorders>
              <w:left w:val="single" w:sz="4" w:space="0" w:color="auto"/>
              <w:bottom w:val="single" w:sz="4" w:space="0" w:color="auto"/>
              <w:right w:val="single" w:sz="4" w:space="0" w:color="auto"/>
            </w:tcBorders>
            <w:shd w:val="clear" w:color="auto" w:fill="8EAADB"/>
          </w:tcPr>
          <w:p w14:paraId="3F83F72A" w14:textId="77777777" w:rsidR="0054414A" w:rsidRDefault="0054414A" w:rsidP="003C2399"/>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4ADDFA6" w14:textId="77777777" w:rsidR="0054414A" w:rsidRDefault="0054414A" w:rsidP="003C2399">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5D69B187" w14:textId="77777777" w:rsidR="0054414A" w:rsidRDefault="0054414A" w:rsidP="003C2399">
            <w:commentRangeStart w:id="231"/>
            <w:r>
              <w:t>46</w:t>
            </w:r>
            <w:commentRangeEnd w:id="231"/>
            <w:r>
              <w:rPr>
                <w:rStyle w:val="Refdecomentrio"/>
              </w:rPr>
              <w:commentReference w:id="231"/>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3ACC7A29" w14:textId="77777777" w:rsidR="0054414A" w:rsidRDefault="0054414A" w:rsidP="003C2399">
            <w:commentRangeStart w:id="232"/>
            <w:r>
              <w:t>38</w:t>
            </w:r>
            <w:commentRangeEnd w:id="232"/>
            <w:r>
              <w:rPr>
                <w:rStyle w:val="Refdecomentrio"/>
              </w:rPr>
              <w:commentReference w:id="232"/>
            </w:r>
          </w:p>
        </w:tc>
      </w:tr>
    </w:tbl>
    <w:p w14:paraId="674D45E4" w14:textId="77777777" w:rsidR="0054414A" w:rsidRDefault="0054414A" w:rsidP="0054414A">
      <w:pPr>
        <w:pStyle w:val="Legenda"/>
      </w:pPr>
      <w:r w:rsidRPr="00D17147">
        <w:t>Fonte: Elaborado pelo autor (2020)</w:t>
      </w:r>
    </w:p>
    <w:p w14:paraId="1A7F36B7" w14:textId="77777777" w:rsidR="0054414A" w:rsidRDefault="0054414A" w:rsidP="0054414A">
      <w:r>
        <w:tab/>
        <w:t xml:space="preserve">Para uma análise mais aprofundada, utilizou-se o gênero de maior quantidade de recomendações, o de 230 itens, isso é o </w:t>
      </w:r>
      <w:r w:rsidRPr="00D66380">
        <w:rPr>
          <w:i/>
        </w:rPr>
        <w:t>country</w:t>
      </w:r>
      <w:r>
        <w:t xml:space="preserve"> (classe 12). Pela análise, o </w:t>
      </w:r>
      <w:r>
        <w:fldChar w:fldCharType="begin"/>
      </w:r>
      <w:r>
        <w:instrText xml:space="preserve"> REF _Ref55798182 \h </w:instrText>
      </w:r>
      <w:r>
        <w:fldChar w:fldCharType="separate"/>
      </w:r>
      <w:r>
        <w:t xml:space="preserve">Quadro </w:t>
      </w:r>
      <w:r>
        <w:rPr>
          <w:noProof/>
        </w:rPr>
        <w:t>6</w:t>
      </w:r>
      <w:r>
        <w:fldChar w:fldCharType="end"/>
      </w:r>
      <w:r>
        <w:t xml:space="preserve">, para avaliar os dados de precisão, </w:t>
      </w:r>
      <w:r w:rsidRPr="00095D8C">
        <w:rPr>
          <w:i/>
        </w:rPr>
        <w:t>recall</w:t>
      </w:r>
      <w:r>
        <w:t xml:space="preserve"> e </w:t>
      </w:r>
      <w:r w:rsidRPr="00DC62F8">
        <w:rPr>
          <w:i/>
        </w:rPr>
        <w:t>f-measure</w:t>
      </w:r>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métrica interessante é o </w:t>
      </w:r>
      <w:r w:rsidRPr="00095D8C">
        <w:rPr>
          <w:i/>
        </w:rPr>
        <w:t>f-measure</w:t>
      </w:r>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738B15A0" w14:textId="77777777" w:rsidR="0054414A" w:rsidRPr="0054414A" w:rsidRDefault="0054414A" w:rsidP="0054414A">
      <w:pPr>
        <w:rPr>
          <w:lang w:eastAsia="en-US"/>
        </w:rPr>
      </w:pPr>
    </w:p>
    <w:p w14:paraId="34BD19B5" w14:textId="2C512365" w:rsidR="005B0A0A" w:rsidRDefault="005B0A0A" w:rsidP="00BF30D2"/>
    <w:p w14:paraId="02E75CC8" w14:textId="27ED4789" w:rsidR="005B0A0A" w:rsidRDefault="000C6092" w:rsidP="00BF30D2">
      <w:pPr>
        <w:pStyle w:val="Legenda"/>
      </w:pPr>
      <w:bookmarkStart w:id="233" w:name="_Ref55798206"/>
      <w:bookmarkStart w:id="234" w:name="_Toc55830729"/>
      <w:r>
        <w:br w:type="page"/>
      </w:r>
      <w:r w:rsidR="005B0A0A">
        <w:lastRenderedPageBreak/>
        <w:t xml:space="preserve">Quadro </w:t>
      </w:r>
      <w:fldSimple w:instr=" SEQ Quadro \* ARABIC ">
        <w:r w:rsidR="00FD2ADA">
          <w:rPr>
            <w:noProof/>
          </w:rPr>
          <w:t>7</w:t>
        </w:r>
      </w:fldSimple>
      <w:bookmarkEnd w:id="233"/>
      <w:r w:rsidR="005B0A0A">
        <w:t xml:space="preserve"> - </w:t>
      </w:r>
      <w:r w:rsidR="005B0A0A" w:rsidRPr="002E5CAE">
        <w:rPr>
          <w:noProof/>
        </w:rPr>
        <w:t>Matrix confusão do usuário spotify:user:4i3jdhv6vubcjdpwsn38iv8u4</w:t>
      </w:r>
      <w:bookmarkEnd w:id="234"/>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0C6092"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0C6092" w:rsidRDefault="005B0A0A" w:rsidP="00BF30D2">
            <w:pPr>
              <w:rPr>
                <w:sz w:val="20"/>
                <w:szCs w:val="20"/>
              </w:rPr>
            </w:pPr>
            <w:r w:rsidRPr="000C6092">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0C6092" w:rsidRDefault="005B0A0A" w:rsidP="00BF30D2">
            <w:pPr>
              <w:rPr>
                <w:sz w:val="20"/>
                <w:szCs w:val="20"/>
              </w:rPr>
            </w:pPr>
            <w:r w:rsidRPr="000C6092">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0C6092" w:rsidRDefault="005B0A0A" w:rsidP="00BF30D2">
            <w:pPr>
              <w:rPr>
                <w:sz w:val="20"/>
                <w:szCs w:val="20"/>
              </w:rPr>
            </w:pPr>
            <w:r w:rsidRPr="000C6092">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0C6092" w:rsidRDefault="005B0A0A" w:rsidP="00BF30D2">
            <w:pPr>
              <w:rPr>
                <w:sz w:val="20"/>
                <w:szCs w:val="20"/>
              </w:rPr>
            </w:pPr>
            <w:r w:rsidRPr="000C6092">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0C6092" w:rsidRDefault="005B0A0A" w:rsidP="00BF30D2">
            <w:pPr>
              <w:rPr>
                <w:sz w:val="20"/>
                <w:szCs w:val="20"/>
              </w:rPr>
            </w:pPr>
            <w:r w:rsidRPr="000C6092">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0C6092" w:rsidRDefault="005B0A0A" w:rsidP="00BF30D2">
            <w:pPr>
              <w:rPr>
                <w:sz w:val="20"/>
                <w:szCs w:val="20"/>
              </w:rPr>
            </w:pPr>
            <w:r w:rsidRPr="000C6092">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0C6092" w:rsidRDefault="005B0A0A" w:rsidP="00BF30D2">
            <w:pPr>
              <w:rPr>
                <w:sz w:val="20"/>
                <w:szCs w:val="20"/>
              </w:rPr>
            </w:pPr>
            <w:r w:rsidRPr="000C6092">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0C6092" w:rsidRDefault="005B0A0A" w:rsidP="00BF30D2">
            <w:pPr>
              <w:rPr>
                <w:sz w:val="20"/>
                <w:szCs w:val="20"/>
              </w:rPr>
            </w:pPr>
            <w:r w:rsidRPr="000C6092">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0C6092" w:rsidRDefault="005B0A0A" w:rsidP="00BF30D2">
            <w:pPr>
              <w:rPr>
                <w:sz w:val="20"/>
                <w:szCs w:val="20"/>
              </w:rPr>
            </w:pPr>
            <w:r w:rsidRPr="000C6092">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0C6092" w:rsidRDefault="005B0A0A" w:rsidP="00BF30D2">
            <w:pPr>
              <w:rPr>
                <w:sz w:val="20"/>
                <w:szCs w:val="20"/>
              </w:rPr>
            </w:pPr>
            <w:r w:rsidRPr="000C6092">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0C6092" w:rsidRDefault="005B0A0A" w:rsidP="00BF30D2">
            <w:pPr>
              <w:rPr>
                <w:sz w:val="20"/>
                <w:szCs w:val="20"/>
              </w:rPr>
            </w:pPr>
            <w:r w:rsidRPr="000C6092">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0C6092" w:rsidRDefault="005B0A0A" w:rsidP="00BF30D2">
            <w:pPr>
              <w:rPr>
                <w:sz w:val="20"/>
                <w:szCs w:val="20"/>
              </w:rPr>
            </w:pPr>
            <w:r w:rsidRPr="000C6092">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0C6092" w:rsidRDefault="005B0A0A" w:rsidP="00BF30D2">
            <w:pPr>
              <w:rPr>
                <w:sz w:val="20"/>
                <w:szCs w:val="20"/>
              </w:rPr>
            </w:pPr>
            <w:r w:rsidRPr="000C6092">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0C6092" w:rsidRDefault="005B0A0A" w:rsidP="00BF30D2">
            <w:pPr>
              <w:rPr>
                <w:sz w:val="20"/>
                <w:szCs w:val="20"/>
              </w:rPr>
            </w:pPr>
            <w:r w:rsidRPr="000C6092">
              <w:rPr>
                <w:sz w:val="20"/>
                <w:szCs w:val="20"/>
              </w:rPr>
              <w:t>38-39</w:t>
            </w:r>
          </w:p>
        </w:tc>
      </w:tr>
      <w:tr w:rsidR="005B0A0A" w:rsidRPr="000C6092"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0C6092" w:rsidRDefault="005B0A0A" w:rsidP="00BF30D2">
            <w:pPr>
              <w:rPr>
                <w:sz w:val="20"/>
                <w:szCs w:val="20"/>
              </w:rPr>
            </w:pPr>
            <w:r w:rsidRPr="000C6092">
              <w:rPr>
                <w:sz w:val="20"/>
                <w:szCs w:val="20"/>
              </w:rPr>
              <w:t>0</w:t>
            </w:r>
          </w:p>
        </w:tc>
      </w:tr>
      <w:tr w:rsidR="005B0A0A" w:rsidRPr="000C6092"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0C6092" w:rsidRDefault="005B0A0A" w:rsidP="00BF30D2">
            <w:pPr>
              <w:rPr>
                <w:sz w:val="20"/>
                <w:szCs w:val="20"/>
              </w:rPr>
            </w:pPr>
            <w:r w:rsidRPr="000C6092">
              <w:rPr>
                <w:sz w:val="20"/>
                <w:szCs w:val="20"/>
              </w:rPr>
              <w:t>0</w:t>
            </w:r>
          </w:p>
        </w:tc>
      </w:tr>
      <w:tr w:rsidR="005B0A0A" w:rsidRPr="000C6092"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0C6092" w:rsidRDefault="005B0A0A" w:rsidP="00BF30D2">
            <w:pPr>
              <w:rPr>
                <w:sz w:val="20"/>
                <w:szCs w:val="20"/>
              </w:rPr>
            </w:pPr>
            <w:r w:rsidRPr="000C6092">
              <w:rPr>
                <w:sz w:val="20"/>
                <w:szCs w:val="20"/>
              </w:rPr>
              <w:t>0</w:t>
            </w:r>
          </w:p>
        </w:tc>
      </w:tr>
      <w:tr w:rsidR="005B0A0A" w:rsidRPr="000C6092"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0C6092" w:rsidRDefault="005B0A0A" w:rsidP="00BF30D2">
            <w:pPr>
              <w:rPr>
                <w:sz w:val="20"/>
                <w:szCs w:val="20"/>
              </w:rPr>
            </w:pPr>
            <w:r w:rsidRPr="000C6092">
              <w:rPr>
                <w:sz w:val="20"/>
                <w:szCs w:val="20"/>
              </w:rPr>
              <w:t>0</w:t>
            </w:r>
          </w:p>
        </w:tc>
      </w:tr>
      <w:tr w:rsidR="005B0A0A" w:rsidRPr="000C6092"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0C6092" w:rsidRDefault="005B0A0A" w:rsidP="00BF30D2">
            <w:pPr>
              <w:rPr>
                <w:sz w:val="20"/>
                <w:szCs w:val="20"/>
              </w:rPr>
            </w:pPr>
            <w:r w:rsidRPr="000C6092">
              <w:rPr>
                <w:sz w:val="20"/>
                <w:szCs w:val="20"/>
              </w:rPr>
              <w:t>0</w:t>
            </w:r>
          </w:p>
        </w:tc>
      </w:tr>
      <w:tr w:rsidR="005B0A0A" w:rsidRPr="000C6092"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0C6092" w:rsidRDefault="005B0A0A" w:rsidP="00BF30D2">
            <w:pPr>
              <w:rPr>
                <w:sz w:val="20"/>
                <w:szCs w:val="20"/>
              </w:rPr>
            </w:pPr>
            <w:r w:rsidRPr="000C6092">
              <w:rPr>
                <w:sz w:val="20"/>
                <w:szCs w:val="20"/>
              </w:rPr>
              <w:t>0</w:t>
            </w:r>
          </w:p>
        </w:tc>
      </w:tr>
      <w:tr w:rsidR="005B0A0A" w:rsidRPr="000C6092"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0C6092" w:rsidRDefault="005B0A0A" w:rsidP="00BF30D2">
            <w:pPr>
              <w:rPr>
                <w:sz w:val="20"/>
                <w:szCs w:val="20"/>
              </w:rPr>
            </w:pPr>
            <w:r w:rsidRPr="000C6092">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0C6092" w:rsidRDefault="005B0A0A" w:rsidP="00BF30D2">
            <w:pPr>
              <w:rPr>
                <w:sz w:val="20"/>
                <w:szCs w:val="20"/>
              </w:rPr>
            </w:pPr>
            <w:r w:rsidRPr="000C6092">
              <w:rPr>
                <w:sz w:val="20"/>
                <w:szCs w:val="20"/>
              </w:rPr>
              <w:t>0</w:t>
            </w:r>
          </w:p>
        </w:tc>
      </w:tr>
      <w:tr w:rsidR="005B0A0A" w:rsidRPr="000C6092"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0C6092" w:rsidRDefault="005B0A0A" w:rsidP="00BF30D2">
            <w:pPr>
              <w:rPr>
                <w:sz w:val="20"/>
                <w:szCs w:val="20"/>
              </w:rPr>
            </w:pPr>
            <w:r w:rsidRPr="000C6092">
              <w:rPr>
                <w:sz w:val="20"/>
                <w:szCs w:val="20"/>
              </w:rPr>
              <w:t>0</w:t>
            </w:r>
          </w:p>
        </w:tc>
      </w:tr>
      <w:tr w:rsidR="005B0A0A" w:rsidRPr="000C6092"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0C6092" w:rsidRDefault="005B0A0A" w:rsidP="00BF30D2">
            <w:pPr>
              <w:rPr>
                <w:sz w:val="20"/>
                <w:szCs w:val="20"/>
              </w:rPr>
            </w:pPr>
            <w:r w:rsidRPr="000C6092">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0C6092" w:rsidRDefault="005B0A0A" w:rsidP="00BF30D2">
            <w:pPr>
              <w:rPr>
                <w:sz w:val="20"/>
                <w:szCs w:val="20"/>
              </w:rPr>
            </w:pPr>
            <w:r w:rsidRPr="000C6092">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0C6092" w:rsidRDefault="005B0A0A" w:rsidP="00BF30D2">
            <w:pPr>
              <w:rPr>
                <w:sz w:val="20"/>
                <w:szCs w:val="20"/>
              </w:rPr>
            </w:pPr>
            <w:r w:rsidRPr="000C6092">
              <w:rPr>
                <w:sz w:val="20"/>
                <w:szCs w:val="20"/>
              </w:rPr>
              <w:t>0</w:t>
            </w:r>
          </w:p>
        </w:tc>
      </w:tr>
      <w:tr w:rsidR="005B0A0A" w:rsidRPr="000C6092"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0C6092" w:rsidRDefault="005B0A0A" w:rsidP="00BF30D2">
            <w:pPr>
              <w:rPr>
                <w:sz w:val="20"/>
                <w:szCs w:val="20"/>
              </w:rPr>
            </w:pPr>
            <w:r w:rsidRPr="000C6092">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0C6092" w:rsidRDefault="005B0A0A" w:rsidP="00BF30D2">
            <w:pPr>
              <w:rPr>
                <w:sz w:val="20"/>
                <w:szCs w:val="20"/>
              </w:rPr>
            </w:pPr>
            <w:r w:rsidRPr="000C6092">
              <w:rPr>
                <w:sz w:val="20"/>
                <w:szCs w:val="20"/>
              </w:rPr>
              <w:t>0</w:t>
            </w:r>
          </w:p>
        </w:tc>
      </w:tr>
      <w:tr w:rsidR="005B0A0A" w:rsidRPr="000C6092"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0C6092" w:rsidRDefault="005B0A0A" w:rsidP="00BF30D2">
            <w:pPr>
              <w:rPr>
                <w:sz w:val="20"/>
                <w:szCs w:val="20"/>
              </w:rPr>
            </w:pPr>
            <w:r w:rsidRPr="000C6092">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0C6092" w:rsidRDefault="005B0A0A" w:rsidP="00BF30D2">
            <w:pPr>
              <w:rPr>
                <w:sz w:val="20"/>
                <w:szCs w:val="20"/>
              </w:rPr>
            </w:pPr>
            <w:r w:rsidRPr="000C6092">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0C6092" w:rsidRDefault="005B0A0A" w:rsidP="00BF30D2">
            <w:pPr>
              <w:rPr>
                <w:sz w:val="20"/>
                <w:szCs w:val="20"/>
              </w:rPr>
            </w:pPr>
            <w:r w:rsidRPr="000C6092">
              <w:rPr>
                <w:sz w:val="20"/>
                <w:szCs w:val="20"/>
              </w:rPr>
              <w:t>0</w:t>
            </w:r>
          </w:p>
        </w:tc>
      </w:tr>
      <w:tr w:rsidR="005B0A0A" w:rsidRPr="000C6092"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0C6092" w:rsidRDefault="005B0A0A" w:rsidP="00BF30D2">
            <w:pPr>
              <w:rPr>
                <w:sz w:val="20"/>
                <w:szCs w:val="20"/>
              </w:rPr>
            </w:pPr>
            <w:r w:rsidRPr="000C6092">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0C6092" w:rsidRDefault="005B0A0A" w:rsidP="00BF30D2">
            <w:pPr>
              <w:rPr>
                <w:sz w:val="20"/>
                <w:szCs w:val="20"/>
              </w:rPr>
            </w:pPr>
            <w:r w:rsidRPr="000C6092">
              <w:rPr>
                <w:sz w:val="20"/>
                <w:szCs w:val="20"/>
              </w:rPr>
              <w:t>0</w:t>
            </w:r>
          </w:p>
        </w:tc>
      </w:tr>
      <w:tr w:rsidR="005B0A0A" w:rsidRPr="000C6092"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0C6092" w:rsidRDefault="005B0A0A" w:rsidP="00BF30D2">
            <w:pPr>
              <w:rPr>
                <w:sz w:val="20"/>
                <w:szCs w:val="20"/>
              </w:rPr>
            </w:pPr>
            <w:r w:rsidRPr="000C6092">
              <w:rPr>
                <w:sz w:val="20"/>
                <w:szCs w:val="20"/>
              </w:rPr>
              <w:t>0</w:t>
            </w:r>
          </w:p>
        </w:tc>
      </w:tr>
      <w:tr w:rsidR="005B0A0A" w:rsidRPr="000C6092"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0C6092" w:rsidRDefault="005B0A0A" w:rsidP="00BF30D2">
            <w:pPr>
              <w:rPr>
                <w:sz w:val="20"/>
                <w:szCs w:val="20"/>
              </w:rPr>
            </w:pPr>
            <w:r w:rsidRPr="000C6092">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0C6092" w:rsidRDefault="005B0A0A" w:rsidP="00BF30D2">
            <w:pPr>
              <w:rPr>
                <w:sz w:val="20"/>
                <w:szCs w:val="20"/>
              </w:rPr>
            </w:pPr>
            <w:r w:rsidRPr="000C6092">
              <w:rPr>
                <w:sz w:val="20"/>
                <w:szCs w:val="20"/>
              </w:rPr>
              <w:t>0</w:t>
            </w:r>
          </w:p>
        </w:tc>
      </w:tr>
      <w:tr w:rsidR="005B0A0A" w:rsidRPr="000C6092"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0C6092" w:rsidRDefault="005B0A0A" w:rsidP="00BF30D2">
            <w:pPr>
              <w:rPr>
                <w:sz w:val="20"/>
                <w:szCs w:val="20"/>
              </w:rPr>
            </w:pPr>
            <w:r w:rsidRPr="000C6092">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0C6092" w:rsidRDefault="005B0A0A" w:rsidP="00BF30D2">
            <w:pPr>
              <w:rPr>
                <w:sz w:val="20"/>
                <w:szCs w:val="20"/>
              </w:rPr>
            </w:pPr>
            <w:r w:rsidRPr="000C6092">
              <w:rPr>
                <w:sz w:val="20"/>
                <w:szCs w:val="20"/>
              </w:rPr>
              <w:t>0</w:t>
            </w:r>
          </w:p>
        </w:tc>
      </w:tr>
      <w:tr w:rsidR="005B0A0A" w:rsidRPr="000C6092"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0C6092" w:rsidRDefault="005B0A0A" w:rsidP="00BF30D2">
            <w:pPr>
              <w:rPr>
                <w:sz w:val="20"/>
                <w:szCs w:val="20"/>
              </w:rPr>
            </w:pPr>
            <w:r w:rsidRPr="000C6092">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0C6092" w:rsidRDefault="005B0A0A" w:rsidP="00BF30D2">
            <w:pPr>
              <w:rPr>
                <w:sz w:val="20"/>
                <w:szCs w:val="20"/>
              </w:rPr>
            </w:pPr>
            <w:r w:rsidRPr="000C6092">
              <w:rPr>
                <w:sz w:val="20"/>
                <w:szCs w:val="20"/>
              </w:rPr>
              <w:t>0</w:t>
            </w:r>
          </w:p>
        </w:tc>
      </w:tr>
      <w:tr w:rsidR="005B0A0A" w:rsidRPr="000C6092"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0C6092" w:rsidRDefault="005B0A0A" w:rsidP="00BF30D2">
            <w:pPr>
              <w:rPr>
                <w:sz w:val="20"/>
                <w:szCs w:val="20"/>
              </w:rPr>
            </w:pPr>
            <w:r w:rsidRPr="000C6092">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0C6092" w:rsidRDefault="005B0A0A" w:rsidP="00BF30D2">
            <w:pPr>
              <w:rPr>
                <w:sz w:val="20"/>
                <w:szCs w:val="20"/>
              </w:rPr>
            </w:pPr>
            <w:r w:rsidRPr="000C6092">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0C6092" w:rsidRDefault="005B0A0A" w:rsidP="00BF30D2">
            <w:pPr>
              <w:rPr>
                <w:sz w:val="20"/>
                <w:szCs w:val="20"/>
              </w:rPr>
            </w:pPr>
            <w:r w:rsidRPr="000C6092">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0C6092" w:rsidRDefault="005B0A0A" w:rsidP="00BF30D2">
            <w:pPr>
              <w:rPr>
                <w:sz w:val="20"/>
                <w:szCs w:val="20"/>
              </w:rPr>
            </w:pPr>
            <w:r w:rsidRPr="000C6092">
              <w:rPr>
                <w:sz w:val="20"/>
                <w:szCs w:val="20"/>
              </w:rPr>
              <w:t>0</w:t>
            </w:r>
          </w:p>
        </w:tc>
      </w:tr>
      <w:tr w:rsidR="005B0A0A" w:rsidRPr="000C6092"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0C6092" w:rsidRDefault="005B0A0A" w:rsidP="00BF30D2">
            <w:pPr>
              <w:rPr>
                <w:sz w:val="20"/>
                <w:szCs w:val="20"/>
              </w:rPr>
            </w:pPr>
            <w:r w:rsidRPr="000C6092">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0C6092" w:rsidRDefault="005B0A0A" w:rsidP="00BF30D2">
            <w:pPr>
              <w:rPr>
                <w:sz w:val="20"/>
                <w:szCs w:val="20"/>
              </w:rPr>
            </w:pPr>
            <w:r w:rsidRPr="000C6092">
              <w:rPr>
                <w:sz w:val="20"/>
                <w:szCs w:val="20"/>
              </w:rPr>
              <w:t>0</w:t>
            </w:r>
          </w:p>
        </w:tc>
      </w:tr>
      <w:tr w:rsidR="005B0A0A" w:rsidRPr="000C6092"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0C6092" w:rsidRDefault="005B0A0A" w:rsidP="00BF30D2">
            <w:pPr>
              <w:rPr>
                <w:sz w:val="20"/>
                <w:szCs w:val="20"/>
              </w:rPr>
            </w:pPr>
            <w:r w:rsidRPr="000C6092">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0C6092" w:rsidRDefault="005B0A0A" w:rsidP="00BF30D2">
            <w:pPr>
              <w:rPr>
                <w:sz w:val="20"/>
                <w:szCs w:val="20"/>
              </w:rPr>
            </w:pPr>
            <w:r w:rsidRPr="000C6092">
              <w:rPr>
                <w:sz w:val="20"/>
                <w:szCs w:val="20"/>
              </w:rPr>
              <w:t>0</w:t>
            </w:r>
          </w:p>
        </w:tc>
      </w:tr>
      <w:tr w:rsidR="005B0A0A" w:rsidRPr="000C6092"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0C6092" w:rsidRDefault="005B0A0A" w:rsidP="00BF30D2">
            <w:pPr>
              <w:rPr>
                <w:sz w:val="20"/>
                <w:szCs w:val="20"/>
              </w:rPr>
            </w:pPr>
            <w:r w:rsidRPr="000C6092">
              <w:rPr>
                <w:sz w:val="20"/>
                <w:szCs w:val="20"/>
              </w:rPr>
              <w:t>0</w:t>
            </w:r>
          </w:p>
        </w:tc>
      </w:tr>
      <w:tr w:rsidR="005B0A0A" w:rsidRPr="000C6092"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0C6092" w:rsidRDefault="005B0A0A" w:rsidP="00BF30D2">
            <w:pPr>
              <w:rPr>
                <w:sz w:val="20"/>
                <w:szCs w:val="20"/>
              </w:rPr>
            </w:pPr>
            <w:r w:rsidRPr="000C6092">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0C6092" w:rsidRDefault="005B0A0A" w:rsidP="00BF30D2">
            <w:pPr>
              <w:rPr>
                <w:sz w:val="20"/>
                <w:szCs w:val="20"/>
              </w:rPr>
            </w:pPr>
            <w:r w:rsidRPr="000C6092">
              <w:rPr>
                <w:sz w:val="20"/>
                <w:szCs w:val="20"/>
              </w:rPr>
              <w:t>0</w:t>
            </w:r>
          </w:p>
        </w:tc>
      </w:tr>
      <w:tr w:rsidR="005B0A0A" w:rsidRPr="000C6092"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0C6092" w:rsidRDefault="005B0A0A" w:rsidP="00BF30D2">
            <w:pPr>
              <w:rPr>
                <w:sz w:val="20"/>
                <w:szCs w:val="20"/>
              </w:rPr>
            </w:pPr>
            <w:r w:rsidRPr="000C6092">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0C6092" w:rsidRDefault="005B0A0A" w:rsidP="00BF30D2">
            <w:pPr>
              <w:rPr>
                <w:sz w:val="20"/>
                <w:szCs w:val="20"/>
              </w:rPr>
            </w:pPr>
            <w:r w:rsidRPr="000C6092">
              <w:rPr>
                <w:sz w:val="20"/>
                <w:szCs w:val="20"/>
              </w:rPr>
              <w:t>0</w:t>
            </w:r>
          </w:p>
        </w:tc>
      </w:tr>
      <w:tr w:rsidR="005B0A0A" w:rsidRPr="000C6092"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0C6092" w:rsidRDefault="005B0A0A" w:rsidP="00BF30D2">
            <w:pPr>
              <w:rPr>
                <w:sz w:val="20"/>
                <w:szCs w:val="20"/>
              </w:rPr>
            </w:pPr>
            <w:r w:rsidRPr="000C6092">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0C6092" w:rsidRDefault="005B0A0A" w:rsidP="00BF30D2">
            <w:pPr>
              <w:rPr>
                <w:sz w:val="20"/>
                <w:szCs w:val="20"/>
              </w:rPr>
            </w:pPr>
            <w:r w:rsidRPr="000C6092">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0C6092" w:rsidRDefault="005B0A0A" w:rsidP="00BF30D2">
            <w:pPr>
              <w:rPr>
                <w:sz w:val="20"/>
                <w:szCs w:val="20"/>
              </w:rPr>
            </w:pPr>
            <w:r w:rsidRPr="000C6092">
              <w:rPr>
                <w:sz w:val="20"/>
                <w:szCs w:val="20"/>
              </w:rPr>
              <w:t>0</w:t>
            </w:r>
          </w:p>
        </w:tc>
      </w:tr>
      <w:tr w:rsidR="005B0A0A" w:rsidRPr="000C6092"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0C6092" w:rsidRDefault="005B0A0A" w:rsidP="00BF30D2">
            <w:pPr>
              <w:rPr>
                <w:sz w:val="20"/>
                <w:szCs w:val="20"/>
              </w:rPr>
            </w:pPr>
            <w:r w:rsidRPr="000C6092">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0C6092" w:rsidRDefault="005B0A0A" w:rsidP="00BF30D2">
            <w:pPr>
              <w:rPr>
                <w:sz w:val="20"/>
                <w:szCs w:val="20"/>
              </w:rPr>
            </w:pPr>
            <w:r w:rsidRPr="000C6092">
              <w:rPr>
                <w:sz w:val="20"/>
                <w:szCs w:val="20"/>
              </w:rPr>
              <w:t>0</w:t>
            </w:r>
          </w:p>
        </w:tc>
      </w:tr>
      <w:tr w:rsidR="005B0A0A" w:rsidRPr="000C6092"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0C6092" w:rsidRDefault="005B0A0A" w:rsidP="00BF30D2">
            <w:pPr>
              <w:rPr>
                <w:sz w:val="20"/>
                <w:szCs w:val="20"/>
              </w:rPr>
            </w:pPr>
            <w:r w:rsidRPr="000C6092">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0C6092" w:rsidRDefault="005B0A0A" w:rsidP="00BF30D2">
            <w:pPr>
              <w:rPr>
                <w:sz w:val="20"/>
                <w:szCs w:val="20"/>
              </w:rPr>
            </w:pPr>
            <w:r w:rsidRPr="000C6092">
              <w:rPr>
                <w:sz w:val="20"/>
                <w:szCs w:val="20"/>
              </w:rPr>
              <w:t>0</w:t>
            </w:r>
          </w:p>
        </w:tc>
      </w:tr>
      <w:tr w:rsidR="005B0A0A" w:rsidRPr="000C6092"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0C6092" w:rsidRDefault="005B0A0A" w:rsidP="00BF30D2">
            <w:pPr>
              <w:rPr>
                <w:sz w:val="20"/>
                <w:szCs w:val="20"/>
              </w:rPr>
            </w:pPr>
            <w:r w:rsidRPr="000C6092">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0C6092" w:rsidRDefault="005B0A0A" w:rsidP="00BF30D2">
            <w:pPr>
              <w:rPr>
                <w:sz w:val="20"/>
                <w:szCs w:val="20"/>
              </w:rPr>
            </w:pPr>
            <w:r w:rsidRPr="000C6092">
              <w:rPr>
                <w:sz w:val="20"/>
                <w:szCs w:val="20"/>
              </w:rPr>
              <w:t>0</w:t>
            </w:r>
          </w:p>
        </w:tc>
      </w:tr>
      <w:tr w:rsidR="005B0A0A" w:rsidRPr="000C6092"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0C6092" w:rsidRDefault="005B0A0A" w:rsidP="00BF30D2">
            <w:pPr>
              <w:rPr>
                <w:sz w:val="20"/>
                <w:szCs w:val="20"/>
              </w:rPr>
            </w:pPr>
            <w:r w:rsidRPr="000C6092">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0C6092" w:rsidRDefault="005B0A0A" w:rsidP="00BF30D2">
            <w:pPr>
              <w:rPr>
                <w:sz w:val="20"/>
                <w:szCs w:val="20"/>
              </w:rPr>
            </w:pPr>
            <w:r w:rsidRPr="000C6092">
              <w:rPr>
                <w:sz w:val="20"/>
                <w:szCs w:val="20"/>
              </w:rPr>
              <w:t>0</w:t>
            </w:r>
          </w:p>
        </w:tc>
      </w:tr>
      <w:tr w:rsidR="005B0A0A" w:rsidRPr="000C6092"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0C6092" w:rsidRDefault="005B0A0A" w:rsidP="00BF30D2">
            <w:pPr>
              <w:rPr>
                <w:sz w:val="20"/>
                <w:szCs w:val="20"/>
              </w:rPr>
            </w:pPr>
            <w:r w:rsidRPr="000C6092">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0C6092" w:rsidRDefault="005B0A0A" w:rsidP="00BF30D2">
            <w:pPr>
              <w:rPr>
                <w:sz w:val="20"/>
                <w:szCs w:val="20"/>
              </w:rPr>
            </w:pPr>
            <w:r w:rsidRPr="000C6092">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0C6092" w:rsidRDefault="005B0A0A" w:rsidP="00BF30D2">
            <w:pPr>
              <w:rPr>
                <w:sz w:val="20"/>
                <w:szCs w:val="20"/>
              </w:rPr>
            </w:pPr>
            <w:r w:rsidRPr="000C6092">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0C6092" w:rsidRDefault="005B0A0A" w:rsidP="00BF30D2">
            <w:pPr>
              <w:rPr>
                <w:sz w:val="20"/>
                <w:szCs w:val="20"/>
              </w:rPr>
            </w:pPr>
            <w:r w:rsidRPr="000C6092">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0C6092" w:rsidRDefault="005B0A0A" w:rsidP="00BF30D2">
            <w:pPr>
              <w:rPr>
                <w:sz w:val="20"/>
                <w:szCs w:val="20"/>
              </w:rPr>
            </w:pPr>
            <w:r w:rsidRPr="000C6092">
              <w:rPr>
                <w:sz w:val="20"/>
                <w:szCs w:val="20"/>
              </w:rPr>
              <w:t>0</w:t>
            </w:r>
          </w:p>
        </w:tc>
      </w:tr>
      <w:tr w:rsidR="005B0A0A" w:rsidRPr="000C6092"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0C6092" w:rsidRDefault="005B0A0A" w:rsidP="00BF30D2">
            <w:pPr>
              <w:rPr>
                <w:sz w:val="20"/>
                <w:szCs w:val="20"/>
              </w:rPr>
            </w:pPr>
            <w:r w:rsidRPr="000C6092">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0C6092" w:rsidRDefault="005B0A0A" w:rsidP="00BF30D2">
            <w:pPr>
              <w:rPr>
                <w:sz w:val="20"/>
                <w:szCs w:val="20"/>
              </w:rPr>
            </w:pPr>
            <w:r w:rsidRPr="000C6092">
              <w:rPr>
                <w:sz w:val="20"/>
                <w:szCs w:val="20"/>
              </w:rPr>
              <w:t>0</w:t>
            </w:r>
          </w:p>
        </w:tc>
      </w:tr>
      <w:tr w:rsidR="005B0A0A" w:rsidRPr="000C6092"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0C6092" w:rsidRDefault="005B0A0A" w:rsidP="00BF30D2">
            <w:pPr>
              <w:rPr>
                <w:sz w:val="20"/>
                <w:szCs w:val="20"/>
              </w:rPr>
            </w:pPr>
            <w:r w:rsidRPr="000C6092">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0C6092" w:rsidRDefault="005B0A0A" w:rsidP="00BF30D2">
            <w:pPr>
              <w:rPr>
                <w:sz w:val="20"/>
                <w:szCs w:val="20"/>
              </w:rPr>
            </w:pPr>
            <w:r w:rsidRPr="000C6092">
              <w:rPr>
                <w:sz w:val="20"/>
                <w:szCs w:val="20"/>
              </w:rPr>
              <w:t>0</w:t>
            </w:r>
          </w:p>
        </w:tc>
      </w:tr>
      <w:tr w:rsidR="005B0A0A" w:rsidRPr="000C6092"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0C6092" w:rsidRDefault="005B0A0A" w:rsidP="00BF30D2">
            <w:pPr>
              <w:rPr>
                <w:sz w:val="20"/>
                <w:szCs w:val="20"/>
              </w:rPr>
            </w:pPr>
            <w:r w:rsidRPr="000C6092">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0C6092" w:rsidRDefault="005B0A0A" w:rsidP="00BF30D2">
            <w:pPr>
              <w:rPr>
                <w:sz w:val="20"/>
                <w:szCs w:val="20"/>
              </w:rPr>
            </w:pPr>
            <w:r w:rsidRPr="000C6092">
              <w:rPr>
                <w:sz w:val="20"/>
                <w:szCs w:val="20"/>
              </w:rPr>
              <w:t>0</w:t>
            </w:r>
          </w:p>
        </w:tc>
      </w:tr>
      <w:tr w:rsidR="005B0A0A" w:rsidRPr="000C6092"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0C6092" w:rsidRDefault="005B0A0A" w:rsidP="00BF30D2">
            <w:pPr>
              <w:rPr>
                <w:sz w:val="20"/>
                <w:szCs w:val="20"/>
              </w:rPr>
            </w:pPr>
            <w:r w:rsidRPr="000C6092">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0C6092" w:rsidRDefault="005B0A0A" w:rsidP="00BF30D2">
            <w:pPr>
              <w:rPr>
                <w:sz w:val="20"/>
                <w:szCs w:val="20"/>
              </w:rPr>
            </w:pPr>
            <w:r w:rsidRPr="000C6092">
              <w:rPr>
                <w:sz w:val="20"/>
                <w:szCs w:val="20"/>
              </w:rPr>
              <w:t>0</w:t>
            </w:r>
          </w:p>
        </w:tc>
      </w:tr>
      <w:tr w:rsidR="005B0A0A" w:rsidRPr="000C6092"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0C6092" w:rsidRDefault="005B0A0A" w:rsidP="00BF30D2">
            <w:pPr>
              <w:rPr>
                <w:sz w:val="20"/>
                <w:szCs w:val="20"/>
              </w:rPr>
            </w:pPr>
            <w:r w:rsidRPr="000C6092">
              <w:rPr>
                <w:sz w:val="20"/>
                <w:szCs w:val="20"/>
              </w:rPr>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0C6092" w:rsidRDefault="005B0A0A" w:rsidP="00BF30D2">
            <w:pPr>
              <w:rPr>
                <w:sz w:val="20"/>
                <w:szCs w:val="20"/>
              </w:rPr>
            </w:pPr>
            <w:r w:rsidRPr="000C6092">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0C6092" w:rsidRDefault="005B0A0A" w:rsidP="00BF30D2">
            <w:pPr>
              <w:rPr>
                <w:sz w:val="20"/>
                <w:szCs w:val="20"/>
              </w:rPr>
            </w:pPr>
            <w:r w:rsidRPr="000C6092">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0C6092" w:rsidRDefault="005B0A0A" w:rsidP="00BF30D2">
            <w:pPr>
              <w:rPr>
                <w:sz w:val="20"/>
                <w:szCs w:val="20"/>
              </w:rPr>
            </w:pPr>
            <w:r w:rsidRPr="000C6092">
              <w:rPr>
                <w:sz w:val="20"/>
                <w:szCs w:val="20"/>
              </w:rPr>
              <w:t>0</w:t>
            </w:r>
          </w:p>
        </w:tc>
      </w:tr>
      <w:tr w:rsidR="005B0A0A" w:rsidRPr="000C6092"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0C6092" w:rsidRDefault="005B0A0A" w:rsidP="00BF30D2">
            <w:pPr>
              <w:rPr>
                <w:sz w:val="20"/>
                <w:szCs w:val="20"/>
              </w:rPr>
            </w:pPr>
            <w:r w:rsidRPr="000C6092">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0C6092" w:rsidRDefault="005B0A0A" w:rsidP="00BF30D2">
            <w:pPr>
              <w:rPr>
                <w:sz w:val="20"/>
                <w:szCs w:val="20"/>
              </w:rPr>
            </w:pPr>
            <w:r w:rsidRPr="000C6092">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0C6092" w:rsidRDefault="005B0A0A" w:rsidP="00BF30D2">
            <w:pPr>
              <w:rPr>
                <w:sz w:val="20"/>
                <w:szCs w:val="20"/>
              </w:rPr>
            </w:pPr>
            <w:r w:rsidRPr="000C6092">
              <w:rPr>
                <w:sz w:val="20"/>
                <w:szCs w:val="20"/>
              </w:rPr>
              <w:t>0</w:t>
            </w:r>
          </w:p>
        </w:tc>
      </w:tr>
      <w:tr w:rsidR="005B0A0A" w:rsidRPr="000C6092"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0C6092" w:rsidRDefault="005B0A0A" w:rsidP="00BF30D2">
            <w:pPr>
              <w:rPr>
                <w:sz w:val="20"/>
                <w:szCs w:val="20"/>
              </w:rPr>
            </w:pPr>
            <w:r w:rsidRPr="000C6092">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0C6092" w:rsidRDefault="005B0A0A" w:rsidP="00BF30D2">
            <w:pPr>
              <w:rPr>
                <w:sz w:val="20"/>
                <w:szCs w:val="20"/>
              </w:rPr>
            </w:pPr>
            <w:r w:rsidRPr="000C6092">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0C6092" w:rsidRDefault="005B0A0A" w:rsidP="00BF30D2">
            <w:pPr>
              <w:rPr>
                <w:sz w:val="20"/>
                <w:szCs w:val="20"/>
              </w:rPr>
            </w:pPr>
            <w:r w:rsidRPr="000C6092">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0C6092" w:rsidRDefault="005B0A0A" w:rsidP="00BF30D2">
            <w:pPr>
              <w:rPr>
                <w:sz w:val="20"/>
                <w:szCs w:val="20"/>
              </w:rPr>
            </w:pPr>
            <w:r w:rsidRPr="000C6092">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0C6092" w:rsidRDefault="005B0A0A" w:rsidP="00BF30D2">
            <w:pPr>
              <w:rPr>
                <w:sz w:val="20"/>
                <w:szCs w:val="20"/>
              </w:rPr>
            </w:pPr>
            <w:r w:rsidRPr="000C6092">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0C6092" w:rsidRDefault="005B0A0A" w:rsidP="00BF30D2">
            <w:pPr>
              <w:rPr>
                <w:sz w:val="20"/>
                <w:szCs w:val="20"/>
              </w:rPr>
            </w:pPr>
            <w:r w:rsidRPr="000C6092">
              <w:rPr>
                <w:sz w:val="20"/>
                <w:szCs w:val="20"/>
              </w:rPr>
              <w:t>0</w:t>
            </w:r>
          </w:p>
        </w:tc>
      </w:tr>
    </w:tbl>
    <w:p w14:paraId="5E00C930" w14:textId="77777777" w:rsidR="0083758C" w:rsidRDefault="0083758C" w:rsidP="00AC009A">
      <w:pPr>
        <w:jc w:val="center"/>
      </w:pPr>
      <w:r w:rsidRPr="00D17147">
        <w:t>Fonte: Elaborado pelo autor (2020)</w:t>
      </w:r>
    </w:p>
    <w:p w14:paraId="0B3C2B27" w14:textId="2CC5A62F" w:rsidR="0083758C" w:rsidRPr="00F20EBB" w:rsidRDefault="0083758C" w:rsidP="00BF30D2">
      <w:r>
        <w:lastRenderedPageBreak/>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r w:rsidRPr="00BE67DA">
        <w:rPr>
          <w:i/>
        </w:rPr>
        <w:t>python</w:t>
      </w:r>
      <w:r>
        <w:t xml:space="preserve">, a integração dele no </w:t>
      </w:r>
      <w:r w:rsidRPr="006B3F3B">
        <w:rPr>
          <w:i/>
        </w:rPr>
        <w:t>webapp</w:t>
      </w:r>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6AE0A2CA" w:rsidR="008F2AE9" w:rsidRPr="006C1E7D" w:rsidRDefault="008F2AE9" w:rsidP="00BF30D2">
      <w:pPr>
        <w:pStyle w:val="Ttulo1"/>
      </w:pPr>
      <w:bookmarkStart w:id="235" w:name="_Toc55830769"/>
      <w:r w:rsidRPr="006C1E7D">
        <w:lastRenderedPageBreak/>
        <w:t>CONCLUSÃO</w:t>
      </w:r>
      <w:bookmarkEnd w:id="235"/>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36"/>
      <w:r>
        <w:t>.</w:t>
      </w:r>
      <w:commentRangeEnd w:id="236"/>
      <w:r>
        <w:rPr>
          <w:rStyle w:val="Refdecomentrio"/>
        </w:rPr>
        <w:commentReference w:id="236"/>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Flutter, uma plataforma para desenvolvimento mobile e foi visto </w:t>
      </w:r>
      <w:commentRangeStart w:id="237"/>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Flutter, ela não supriria as necessidades desse trabalho</w:t>
      </w:r>
      <w:commentRangeEnd w:id="237"/>
      <w:r>
        <w:rPr>
          <w:rStyle w:val="Refdecomentrio"/>
        </w:rPr>
        <w:commentReference w:id="237"/>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38"/>
      <w:r>
        <w:t>-mail, pois dos 144 optantes, somente 6 deles o receberam e utilizaram da aplicação.</w:t>
      </w:r>
      <w:commentRangeEnd w:id="238"/>
      <w:r>
        <w:rPr>
          <w:rStyle w:val="Refdecomentrio"/>
        </w:rPr>
        <w:commentReference w:id="238"/>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r w:rsidRPr="00E2525D">
        <w:rPr>
          <w:i/>
        </w:rPr>
        <w:t>Cold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r w:rsidRPr="00A46E2F">
        <w:rPr>
          <w:i/>
        </w:rPr>
        <w:t>Machine Learning</w:t>
      </w:r>
      <w:r>
        <w:t>.</w:t>
      </w:r>
    </w:p>
    <w:p w14:paraId="604273C5" w14:textId="3DA01044" w:rsidR="00D541C8" w:rsidRDefault="00D541C8" w:rsidP="00BF30D2">
      <w:pPr>
        <w:pStyle w:val="Ttulo2"/>
      </w:pPr>
      <w:bookmarkStart w:id="239" w:name="_Toc55260978"/>
      <w:bookmarkStart w:id="240" w:name="_Toc55777277"/>
      <w:bookmarkStart w:id="241" w:name="_Toc55830770"/>
      <w:r>
        <w:t>Trabalhos futuros</w:t>
      </w:r>
      <w:bookmarkEnd w:id="239"/>
      <w:bookmarkEnd w:id="240"/>
      <w:bookmarkEnd w:id="241"/>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lastRenderedPageBreak/>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r w:rsidRPr="00626AA7">
        <w:rPr>
          <w:i/>
        </w:rPr>
        <w:t>wearable</w:t>
      </w:r>
      <w:r w:rsidRPr="00A46E2F">
        <w:rPr>
          <w:i/>
        </w:rPr>
        <w:t>;</w:t>
      </w:r>
    </w:p>
    <w:p w14:paraId="7890C80A" w14:textId="77777777" w:rsidR="00D541C8" w:rsidRDefault="00D541C8" w:rsidP="00BF30D2">
      <w:pPr>
        <w:pStyle w:val="Listas1"/>
      </w:pPr>
      <w:r>
        <w:t xml:space="preserve">Carregar histórico do Spotify para auxiliar o </w:t>
      </w:r>
      <w:r w:rsidRPr="008C3534">
        <w:rPr>
          <w:i/>
        </w:rPr>
        <w:t>Cold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r w:rsidRPr="00D47715">
        <w:rPr>
          <w:i/>
        </w:rPr>
        <w:t>Cold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r w:rsidRPr="0060684E">
        <w:rPr>
          <w:i/>
        </w:rPr>
        <w:t>label</w:t>
      </w:r>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r w:rsidR="007522AC" w:rsidRPr="00592A9A">
        <w:rPr>
          <w:i/>
        </w:rPr>
        <w:t>createdDateTime</w:t>
      </w:r>
      <w:r w:rsidR="007522AC">
        <w:t>)</w:t>
      </w:r>
      <w:r w:rsidRPr="00A46E2F">
        <w:t>;</w:t>
      </w:r>
    </w:p>
    <w:p w14:paraId="36C919CC" w14:textId="31B6BF91" w:rsidR="00D541C8" w:rsidRDefault="00D541C8" w:rsidP="00BF30D2">
      <w:pPr>
        <w:pStyle w:val="Listas1"/>
      </w:pPr>
      <w:r>
        <w:t>Contabilizar ações apresentadas no</w:t>
      </w:r>
      <w:r w:rsidR="009B31ED">
        <w:t xml:space="preserve"> </w:t>
      </w:r>
      <w:r w:rsidR="009B31ED">
        <w:fldChar w:fldCharType="begin"/>
      </w:r>
      <w:r w:rsidR="009B31ED">
        <w:instrText xml:space="preserve"> REF _Ref55830217 \h </w:instrText>
      </w:r>
      <w:r w:rsidR="009B31ED">
        <w:fldChar w:fldCharType="separate"/>
      </w:r>
      <w:r w:rsidR="00FD2ADA">
        <w:t xml:space="preserve">Quadro </w:t>
      </w:r>
      <w:r w:rsidR="00FD2ADA">
        <w:rPr>
          <w:noProof/>
        </w:rPr>
        <w:t>3</w:t>
      </w:r>
      <w:r w:rsidR="009B31ED">
        <w:fldChar w:fldCharType="end"/>
      </w:r>
      <w:r>
        <w:t xml:space="preserve"> que não estão sendo utilizadas no </w:t>
      </w:r>
      <w:r w:rsidR="00D75CAF">
        <w:t>algoritmo</w:t>
      </w:r>
      <w:r w:rsidRPr="00A46E2F">
        <w:t>;</w:t>
      </w:r>
    </w:p>
    <w:p w14:paraId="07D420E6" w14:textId="3352B6EA" w:rsidR="008F2AE9" w:rsidRDefault="00D541C8" w:rsidP="006440F5">
      <w:pPr>
        <w:pStyle w:val="Listas1"/>
      </w:pPr>
      <w:r>
        <w:t xml:space="preserve">Inserir </w:t>
      </w:r>
      <w:r w:rsidRPr="005349AE">
        <w:rPr>
          <w:i/>
        </w:rPr>
        <w:t>feature</w:t>
      </w:r>
      <w:r>
        <w:t xml:space="preserve"> “amigos ou sozinho” ao plugin e utilizar no </w:t>
      </w:r>
      <w:r w:rsidR="00EE4429">
        <w:t>algoritmo</w:t>
      </w:r>
      <w:r w:rsidR="00B05110">
        <w:t>;</w:t>
      </w:r>
    </w:p>
    <w:p w14:paraId="073FEC87" w14:textId="1C56F1DD" w:rsidR="000C155B" w:rsidRDefault="000C155B" w:rsidP="006440F5">
      <w:pPr>
        <w:pStyle w:val="Listas1"/>
      </w:pPr>
      <w:r>
        <w:t xml:space="preserve">Utilizar outras características das </w:t>
      </w:r>
      <w:r w:rsidR="00D51FDE">
        <w:t>músicas</w:t>
      </w:r>
      <w:r>
        <w:t>;</w:t>
      </w:r>
    </w:p>
    <w:p w14:paraId="0E0491C9" w14:textId="5FD6DB62" w:rsidR="00AC1D7D" w:rsidRDefault="00AC1D7D" w:rsidP="006440F5">
      <w:pPr>
        <w:pStyle w:val="Listas1"/>
      </w:pPr>
      <w:r>
        <w:t xml:space="preserve">Utilizar como contexto “grandes épocas” (carnaval, natal, </w:t>
      </w:r>
      <w:r w:rsidR="007F42D3">
        <w:t>São João, ...</w:t>
      </w:r>
      <w:r>
        <w:t>)</w:t>
      </w:r>
      <w:r w:rsidR="00B05110">
        <w:t>.</w:t>
      </w: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8112BAC" w:rsidR="008F2AE9" w:rsidRDefault="008F2AE9" w:rsidP="00BF30D2">
      <w:pPr>
        <w:pStyle w:val="Ttulo1-semnumerao"/>
      </w:pPr>
      <w:bookmarkStart w:id="242" w:name="_Toc55830771"/>
      <w:r>
        <w:lastRenderedPageBreak/>
        <w:t>Referências Bibliográficas</w:t>
      </w:r>
      <w:bookmarkEnd w:id="242"/>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Trabalho foi feito, não pode ter nada no futuro !</w:t>
      </w:r>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3" w:author="Juliano Varella De Carvalho" w:date="2020-11-04T11:52:00Z" w:initials="JVDC">
    <w:p w14:paraId="24F6ABF3" w14:textId="77777777" w:rsidR="00F34259" w:rsidRDefault="00F34259" w:rsidP="00BF30D2">
      <w:pPr>
        <w:pStyle w:val="Sumrio7"/>
      </w:pPr>
      <w:r>
        <w:annotationRef/>
      </w:r>
      <w:r>
        <w:t>Todas as Figuras devem ser centralizadas !</w:t>
      </w:r>
    </w:p>
    <w:p w14:paraId="262F3FC1" w14:textId="77777777" w:rsidR="00F34259" w:rsidRDefault="00F34259" w:rsidP="00BF30D2">
      <w:pPr>
        <w:pStyle w:val="Sumrio7"/>
      </w:pPr>
      <w:r>
        <w:t>A legenda fica em cima da figura e embaixo fica a Fonte (sem negrito). Como fiz aqui.</w:t>
      </w:r>
    </w:p>
  </w:comment>
  <w:comment w:id="46"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7"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52"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53"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6"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8"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60"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61"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62"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64"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73"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7"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94"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95"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9"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103" w:author="Juliano Varella De Carvalho" w:date="2020-11-05T17:15:00Z" w:initials="JVDC">
    <w:p w14:paraId="607BA2F9" w14:textId="77777777" w:rsidR="00F34259" w:rsidRDefault="00F34259" w:rsidP="00BF30D2">
      <w:pPr>
        <w:pStyle w:val="Textodecomentrio"/>
      </w:pPr>
      <w:r>
        <w:rPr>
          <w:rStyle w:val="Refdecomentrio"/>
        </w:rPr>
        <w:annotationRef/>
      </w:r>
      <w:r>
        <w:t>Não seria um webapp?</w:t>
      </w:r>
    </w:p>
  </w:comment>
  <w:comment w:id="104"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105" w:author="Érico Souza Loewe" w:date="2020-07-02T00:04:00Z" w:initials="ÉSL">
    <w:p w14:paraId="55985981" w14:textId="77777777" w:rsidR="00F34259" w:rsidRDefault="00F34259" w:rsidP="00BF30D2">
      <w:pPr>
        <w:pStyle w:val="Textodecomentrio"/>
      </w:pPr>
      <w:r>
        <w:rPr>
          <w:rStyle w:val="Refdecomentrio"/>
        </w:rPr>
        <w:annotationRef/>
      </w:r>
      <w:r>
        <w:t>Sim, sera obtido das duas maneiras</w:t>
      </w:r>
    </w:p>
  </w:comment>
  <w:comment w:id="153"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63"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68"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75" w:author="Juliano Varella De Carvalho" w:date="2020-11-06T14:44:00Z" w:initials="JVDC">
    <w:p w14:paraId="19C967E6" w14:textId="77777777" w:rsidR="00F34259" w:rsidRDefault="00F34259" w:rsidP="00BF30D2">
      <w:pPr>
        <w:pStyle w:val="Textodecomentrio"/>
      </w:pPr>
      <w:r>
        <w:rPr>
          <w:rStyle w:val="Refdecomentrio"/>
        </w:rPr>
        <w:annotationRef/>
      </w:r>
      <w:r>
        <w:t>Cada um o quê ?</w:t>
      </w:r>
    </w:p>
  </w:comment>
  <w:comment w:id="180"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87"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88" w:author="Juliano Varella De Carvalho" w:date="2020-11-06T15:11:00Z" w:initials="JVDC">
    <w:p w14:paraId="5AE7D9F8" w14:textId="77777777" w:rsidR="00F34259" w:rsidRDefault="00F34259" w:rsidP="00BF30D2">
      <w:pPr>
        <w:pStyle w:val="Textodecomentrio"/>
      </w:pPr>
      <w:r>
        <w:rPr>
          <w:rStyle w:val="Refdecomentrio"/>
        </w:rPr>
        <w:annotationRef/>
      </w:r>
      <w:r>
        <w:t>O KNN não gera modelo. O uso do fit sobre os dados de treinamento serve para descobrir qual é o melhor K para ser aplicados nos dados de teste. Não falas sobre isto aqui.</w:t>
      </w:r>
    </w:p>
  </w:comment>
  <w:comment w:id="197"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208"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211" w:author="Juliano Varella De Carvalho" w:date="2020-11-06T15:17:00Z" w:initials="JVDC">
    <w:p w14:paraId="76B7FE5C" w14:textId="77777777" w:rsidR="00F34259" w:rsidRDefault="00F34259" w:rsidP="00BF30D2">
      <w:pPr>
        <w:pStyle w:val="Textodecomentrio"/>
      </w:pPr>
      <w:r>
        <w:rPr>
          <w:rStyle w:val="Refdecomentrio"/>
        </w:rPr>
        <w:annotationRef/>
      </w:r>
      <w:r>
        <w:t>Não existe modelo. O KNN não gera um modelo !</w:t>
      </w:r>
    </w:p>
  </w:comment>
  <w:comment w:id="215"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22"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23" w:author="Juliano Varella De Carvalho" w:date="2020-11-06T15:14:00Z" w:initials="JVDC">
    <w:p w14:paraId="2DCEBD58" w14:textId="77777777" w:rsidR="00F34259" w:rsidRDefault="00F34259" w:rsidP="00BF30D2">
      <w:pPr>
        <w:pStyle w:val="ndicedeilustraes"/>
      </w:pPr>
      <w:r>
        <w:annotationRef/>
      </w:r>
      <w:r>
        <w:t>Que modelo?</w:t>
      </w:r>
    </w:p>
  </w:comment>
  <w:comment w:id="226"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29" w:author="Érico Souza Loewe" w:date="2020-11-03T00:14:00Z" w:initials="ÉSL">
    <w:p w14:paraId="1D62B9C3" w14:textId="77777777" w:rsidR="0054414A" w:rsidRDefault="0054414A" w:rsidP="0054414A">
      <w:pPr>
        <w:pStyle w:val="Textodecomentrio"/>
      </w:pPr>
      <w:r>
        <w:rPr>
          <w:rStyle w:val="Refdecomentrio"/>
        </w:rPr>
        <w:annotationRef/>
      </w:r>
      <w:r>
        <w:t>Verdadeiro positivo (é e é)</w:t>
      </w:r>
    </w:p>
  </w:comment>
  <w:comment w:id="230" w:author="Érico Souza Loewe" w:date="2020-11-03T00:15:00Z" w:initials="ÉSL">
    <w:p w14:paraId="6F7D38EA" w14:textId="77777777" w:rsidR="0054414A" w:rsidRDefault="0054414A" w:rsidP="0054414A">
      <w:pPr>
        <w:pStyle w:val="Textodecomentrio"/>
      </w:pPr>
      <w:r>
        <w:rPr>
          <w:rStyle w:val="Refdecomentrio"/>
        </w:rPr>
        <w:annotationRef/>
      </w:r>
      <w:r>
        <w:t>Falso positivo (é mas não é)</w:t>
      </w:r>
    </w:p>
  </w:comment>
  <w:comment w:id="231" w:author="Érico Souza Loewe" w:date="2020-11-03T00:15:00Z" w:initials="ÉSL">
    <w:p w14:paraId="31FD695C" w14:textId="77777777" w:rsidR="0054414A" w:rsidRDefault="0054414A" w:rsidP="0054414A">
      <w:pPr>
        <w:pStyle w:val="Textodecomentrio"/>
      </w:pPr>
      <w:r>
        <w:rPr>
          <w:rStyle w:val="Refdecomentrio"/>
        </w:rPr>
        <w:annotationRef/>
      </w:r>
      <w:r>
        <w:t>Falso negativo (não é mas é)</w:t>
      </w:r>
    </w:p>
  </w:comment>
  <w:comment w:id="232" w:author="Érico Souza Loewe" w:date="2020-11-03T00:14:00Z" w:initials="ÉSL">
    <w:p w14:paraId="61BFCE1B" w14:textId="77777777" w:rsidR="0054414A" w:rsidRDefault="0054414A" w:rsidP="0054414A">
      <w:pPr>
        <w:pStyle w:val="Textodecomentrio"/>
      </w:pPr>
      <w:r>
        <w:rPr>
          <w:rStyle w:val="Refdecomentrio"/>
        </w:rPr>
        <w:annotationRef/>
      </w:r>
      <w:r>
        <w:t>Verdadeiro negativo (não é e não é)</w:t>
      </w:r>
    </w:p>
  </w:comment>
  <w:comment w:id="236"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37"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38"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1D62B9C3" w15:done="0"/>
  <w15:commentEx w15:paraId="6F7D38EA" w15:done="0"/>
  <w15:commentEx w15:paraId="31FD695C" w15:done="0"/>
  <w15:commentEx w15:paraId="61BFCE1B"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1D62B9C3" w16cid:durableId="234B1F61"/>
  <w16cid:commentId w16cid:paraId="6F7D38EA" w16cid:durableId="234B1FAA"/>
  <w16cid:commentId w16cid:paraId="31FD695C" w16cid:durableId="234B1FB2"/>
  <w16cid:commentId w16cid:paraId="61BFCE1B"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732317" w14:textId="77777777" w:rsidR="00B625A2" w:rsidRDefault="00B625A2" w:rsidP="00BF30D2">
      <w:r>
        <w:separator/>
      </w:r>
    </w:p>
    <w:p w14:paraId="5F1623F0" w14:textId="77777777" w:rsidR="00B625A2" w:rsidRDefault="00B625A2" w:rsidP="00BF30D2"/>
    <w:p w14:paraId="6F6D8E51" w14:textId="77777777" w:rsidR="00B625A2" w:rsidRDefault="00B625A2" w:rsidP="00BF30D2"/>
    <w:p w14:paraId="58F9BB5A" w14:textId="77777777" w:rsidR="00B625A2" w:rsidRDefault="00B625A2" w:rsidP="00BF30D2"/>
    <w:p w14:paraId="7F954455" w14:textId="77777777" w:rsidR="00B625A2" w:rsidRDefault="00B625A2" w:rsidP="00BF30D2"/>
    <w:p w14:paraId="1C6B6C83" w14:textId="77777777" w:rsidR="00B625A2" w:rsidRDefault="00B625A2" w:rsidP="00BF30D2"/>
    <w:p w14:paraId="602EAC56" w14:textId="77777777" w:rsidR="00B625A2" w:rsidRDefault="00B625A2" w:rsidP="00BF30D2"/>
    <w:p w14:paraId="79965BC5" w14:textId="77777777" w:rsidR="00B625A2" w:rsidRDefault="00B625A2" w:rsidP="00BF30D2"/>
    <w:p w14:paraId="184B906D" w14:textId="77777777" w:rsidR="00B625A2" w:rsidRDefault="00B625A2" w:rsidP="00BF30D2"/>
    <w:p w14:paraId="25F062D1" w14:textId="77777777" w:rsidR="00B625A2" w:rsidRDefault="00B625A2" w:rsidP="00BF30D2"/>
    <w:p w14:paraId="120BAEC4" w14:textId="77777777" w:rsidR="00B625A2" w:rsidRDefault="00B625A2" w:rsidP="00BF30D2"/>
    <w:p w14:paraId="653C4993" w14:textId="77777777" w:rsidR="00B625A2" w:rsidRDefault="00B625A2" w:rsidP="00BF30D2"/>
    <w:p w14:paraId="54DF8B54" w14:textId="77777777" w:rsidR="00B625A2" w:rsidRDefault="00B625A2" w:rsidP="00BF30D2"/>
    <w:p w14:paraId="1EF10A2E" w14:textId="77777777" w:rsidR="00B625A2" w:rsidRDefault="00B625A2" w:rsidP="00BF30D2"/>
    <w:p w14:paraId="2020596F" w14:textId="77777777" w:rsidR="00B625A2" w:rsidRDefault="00B625A2" w:rsidP="00BF30D2"/>
    <w:p w14:paraId="1413BF2F" w14:textId="77777777" w:rsidR="00B625A2" w:rsidRDefault="00B625A2" w:rsidP="00BF30D2"/>
    <w:p w14:paraId="549A28F8" w14:textId="77777777" w:rsidR="00B625A2" w:rsidRDefault="00B625A2"/>
    <w:p w14:paraId="39228318" w14:textId="77777777" w:rsidR="00B625A2" w:rsidRDefault="00B625A2"/>
  </w:endnote>
  <w:endnote w:type="continuationSeparator" w:id="0">
    <w:p w14:paraId="71200F6D" w14:textId="77777777" w:rsidR="00B625A2" w:rsidRDefault="00B625A2" w:rsidP="00BF30D2">
      <w:r>
        <w:continuationSeparator/>
      </w:r>
    </w:p>
    <w:p w14:paraId="75FCB76A" w14:textId="77777777" w:rsidR="00B625A2" w:rsidRDefault="00B625A2" w:rsidP="00BF30D2"/>
    <w:p w14:paraId="7B155038" w14:textId="77777777" w:rsidR="00B625A2" w:rsidRDefault="00B625A2" w:rsidP="00BF30D2"/>
    <w:p w14:paraId="7BB37824" w14:textId="77777777" w:rsidR="00B625A2" w:rsidRDefault="00B625A2" w:rsidP="00BF30D2"/>
    <w:p w14:paraId="2F14EA66" w14:textId="77777777" w:rsidR="00B625A2" w:rsidRDefault="00B625A2" w:rsidP="00BF30D2"/>
    <w:p w14:paraId="5071257E" w14:textId="77777777" w:rsidR="00B625A2" w:rsidRDefault="00B625A2" w:rsidP="00BF30D2"/>
    <w:p w14:paraId="1FB835D5" w14:textId="77777777" w:rsidR="00B625A2" w:rsidRDefault="00B625A2" w:rsidP="00BF30D2"/>
    <w:p w14:paraId="78F5E4CC" w14:textId="77777777" w:rsidR="00B625A2" w:rsidRDefault="00B625A2" w:rsidP="00BF30D2"/>
    <w:p w14:paraId="0C575DB3" w14:textId="77777777" w:rsidR="00B625A2" w:rsidRDefault="00B625A2" w:rsidP="00BF30D2"/>
    <w:p w14:paraId="0EB24B9C" w14:textId="77777777" w:rsidR="00B625A2" w:rsidRDefault="00B625A2" w:rsidP="00BF30D2"/>
    <w:p w14:paraId="690B6042" w14:textId="77777777" w:rsidR="00B625A2" w:rsidRDefault="00B625A2" w:rsidP="00BF30D2"/>
    <w:p w14:paraId="7478B3D7" w14:textId="77777777" w:rsidR="00B625A2" w:rsidRDefault="00B625A2" w:rsidP="00BF30D2"/>
    <w:p w14:paraId="55984693" w14:textId="77777777" w:rsidR="00B625A2" w:rsidRDefault="00B625A2" w:rsidP="00BF30D2"/>
    <w:p w14:paraId="4DD85ED3" w14:textId="77777777" w:rsidR="00B625A2" w:rsidRDefault="00B625A2" w:rsidP="00BF30D2"/>
    <w:p w14:paraId="00BAB44D" w14:textId="77777777" w:rsidR="00B625A2" w:rsidRDefault="00B625A2" w:rsidP="00BF30D2"/>
    <w:p w14:paraId="15A393D0" w14:textId="77777777" w:rsidR="00B625A2" w:rsidRDefault="00B625A2" w:rsidP="00BF30D2"/>
    <w:p w14:paraId="3F6A61FD" w14:textId="77777777" w:rsidR="00B625A2" w:rsidRDefault="00B625A2"/>
    <w:p w14:paraId="6F3DFA91" w14:textId="77777777" w:rsidR="00B625A2" w:rsidRDefault="00B625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30D4F3" w14:textId="77777777" w:rsidR="00B625A2" w:rsidRDefault="00B625A2" w:rsidP="0039718D">
      <w:r>
        <w:separator/>
      </w:r>
    </w:p>
  </w:footnote>
  <w:footnote w:type="continuationSeparator" w:id="0">
    <w:p w14:paraId="3075A432" w14:textId="77777777" w:rsidR="00B625A2" w:rsidRDefault="00B625A2" w:rsidP="00BF30D2">
      <w:r>
        <w:continuationSeparator/>
      </w:r>
    </w:p>
    <w:p w14:paraId="2C28D826" w14:textId="77777777" w:rsidR="00B625A2" w:rsidRDefault="00B625A2" w:rsidP="00BF30D2"/>
    <w:p w14:paraId="35F8F64F" w14:textId="77777777" w:rsidR="00B625A2" w:rsidRDefault="00B625A2" w:rsidP="00BF30D2"/>
    <w:p w14:paraId="2B0DF9A3" w14:textId="77777777" w:rsidR="00B625A2" w:rsidRDefault="00B625A2" w:rsidP="00BF30D2"/>
    <w:p w14:paraId="522E99E3" w14:textId="77777777" w:rsidR="00B625A2" w:rsidRDefault="00B625A2" w:rsidP="00BF30D2"/>
    <w:p w14:paraId="60D271BB" w14:textId="77777777" w:rsidR="00B625A2" w:rsidRDefault="00B625A2" w:rsidP="00BF30D2"/>
    <w:p w14:paraId="0461EBBA" w14:textId="77777777" w:rsidR="00B625A2" w:rsidRDefault="00B625A2" w:rsidP="00BF30D2"/>
    <w:p w14:paraId="3B9CFB6A" w14:textId="77777777" w:rsidR="00B625A2" w:rsidRDefault="00B625A2" w:rsidP="00BF30D2"/>
    <w:p w14:paraId="1065D7DE" w14:textId="77777777" w:rsidR="00B625A2" w:rsidRDefault="00B625A2" w:rsidP="00BF30D2"/>
    <w:p w14:paraId="2E1728A1" w14:textId="77777777" w:rsidR="00B625A2" w:rsidRDefault="00B625A2" w:rsidP="00BF30D2"/>
    <w:p w14:paraId="497E7F2E" w14:textId="77777777" w:rsidR="00B625A2" w:rsidRDefault="00B625A2" w:rsidP="00BF30D2"/>
    <w:p w14:paraId="14E1E79F" w14:textId="77777777" w:rsidR="00B625A2" w:rsidRDefault="00B625A2" w:rsidP="00BF30D2"/>
    <w:p w14:paraId="397F856B" w14:textId="77777777" w:rsidR="00B625A2" w:rsidRDefault="00B625A2" w:rsidP="00BF30D2"/>
    <w:p w14:paraId="6C2E3EB9" w14:textId="77777777" w:rsidR="00B625A2" w:rsidRDefault="00B625A2" w:rsidP="00BF30D2"/>
    <w:p w14:paraId="45292BC7" w14:textId="77777777" w:rsidR="00B625A2" w:rsidRDefault="00B625A2" w:rsidP="00BF30D2"/>
    <w:p w14:paraId="578152C6" w14:textId="77777777" w:rsidR="00B625A2" w:rsidRDefault="00B625A2" w:rsidP="00BF30D2"/>
    <w:p w14:paraId="17515BD6" w14:textId="77777777" w:rsidR="00B625A2" w:rsidRDefault="00B625A2"/>
    <w:p w14:paraId="273CD56B" w14:textId="77777777" w:rsidR="00B625A2" w:rsidRDefault="00B625A2"/>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518"/>
    <w:rsid w:val="00002900"/>
    <w:rsid w:val="00017C14"/>
    <w:rsid w:val="00033E87"/>
    <w:rsid w:val="000421F7"/>
    <w:rsid w:val="000463B6"/>
    <w:rsid w:val="00052433"/>
    <w:rsid w:val="000524CC"/>
    <w:rsid w:val="000569A4"/>
    <w:rsid w:val="0006026D"/>
    <w:rsid w:val="00060FD4"/>
    <w:rsid w:val="00063522"/>
    <w:rsid w:val="00063847"/>
    <w:rsid w:val="0006790C"/>
    <w:rsid w:val="000822C6"/>
    <w:rsid w:val="0009418B"/>
    <w:rsid w:val="000964B3"/>
    <w:rsid w:val="000A02D3"/>
    <w:rsid w:val="000A1639"/>
    <w:rsid w:val="000B20C5"/>
    <w:rsid w:val="000C155B"/>
    <w:rsid w:val="000C396C"/>
    <w:rsid w:val="000C6092"/>
    <w:rsid w:val="000C6345"/>
    <w:rsid w:val="000D46D6"/>
    <w:rsid w:val="000D62CE"/>
    <w:rsid w:val="000E3077"/>
    <w:rsid w:val="000E6B02"/>
    <w:rsid w:val="000F1E71"/>
    <w:rsid w:val="000F3363"/>
    <w:rsid w:val="000F3F2B"/>
    <w:rsid w:val="000F4A34"/>
    <w:rsid w:val="00104240"/>
    <w:rsid w:val="00105B68"/>
    <w:rsid w:val="00117679"/>
    <w:rsid w:val="00120F60"/>
    <w:rsid w:val="00125BA5"/>
    <w:rsid w:val="00127861"/>
    <w:rsid w:val="00130BE8"/>
    <w:rsid w:val="00145640"/>
    <w:rsid w:val="001517D9"/>
    <w:rsid w:val="00157AF8"/>
    <w:rsid w:val="0016050B"/>
    <w:rsid w:val="00161A09"/>
    <w:rsid w:val="0016563B"/>
    <w:rsid w:val="001659D1"/>
    <w:rsid w:val="001717DB"/>
    <w:rsid w:val="00171833"/>
    <w:rsid w:val="0018103F"/>
    <w:rsid w:val="00186084"/>
    <w:rsid w:val="0019252D"/>
    <w:rsid w:val="00196E15"/>
    <w:rsid w:val="001A59A5"/>
    <w:rsid w:val="001A5BDB"/>
    <w:rsid w:val="001A76D5"/>
    <w:rsid w:val="001B691C"/>
    <w:rsid w:val="001C0465"/>
    <w:rsid w:val="001C4604"/>
    <w:rsid w:val="001D4DE6"/>
    <w:rsid w:val="001E0B80"/>
    <w:rsid w:val="001E3FAD"/>
    <w:rsid w:val="001E7106"/>
    <w:rsid w:val="001E7E8E"/>
    <w:rsid w:val="001F32F9"/>
    <w:rsid w:val="001F4A06"/>
    <w:rsid w:val="002050E2"/>
    <w:rsid w:val="00211DB3"/>
    <w:rsid w:val="00223F2E"/>
    <w:rsid w:val="002251D0"/>
    <w:rsid w:val="00225C0B"/>
    <w:rsid w:val="00233C3E"/>
    <w:rsid w:val="00243F94"/>
    <w:rsid w:val="00246CD2"/>
    <w:rsid w:val="00247640"/>
    <w:rsid w:val="00250F58"/>
    <w:rsid w:val="00253C53"/>
    <w:rsid w:val="00255769"/>
    <w:rsid w:val="00262D03"/>
    <w:rsid w:val="00266510"/>
    <w:rsid w:val="00267AC7"/>
    <w:rsid w:val="002771E2"/>
    <w:rsid w:val="00284A9A"/>
    <w:rsid w:val="00286E22"/>
    <w:rsid w:val="00294E9F"/>
    <w:rsid w:val="00297076"/>
    <w:rsid w:val="002A6124"/>
    <w:rsid w:val="002B6AE5"/>
    <w:rsid w:val="002C030C"/>
    <w:rsid w:val="002C30AB"/>
    <w:rsid w:val="002C3188"/>
    <w:rsid w:val="002E041E"/>
    <w:rsid w:val="002E735F"/>
    <w:rsid w:val="002F3C1E"/>
    <w:rsid w:val="00302815"/>
    <w:rsid w:val="00302C79"/>
    <w:rsid w:val="00307B26"/>
    <w:rsid w:val="0033026F"/>
    <w:rsid w:val="0033427E"/>
    <w:rsid w:val="00335F03"/>
    <w:rsid w:val="00343356"/>
    <w:rsid w:val="00352758"/>
    <w:rsid w:val="00356202"/>
    <w:rsid w:val="00357A3F"/>
    <w:rsid w:val="00361392"/>
    <w:rsid w:val="00365FA8"/>
    <w:rsid w:val="003845C7"/>
    <w:rsid w:val="003907BA"/>
    <w:rsid w:val="0039137E"/>
    <w:rsid w:val="0039718D"/>
    <w:rsid w:val="003A177C"/>
    <w:rsid w:val="003B4CB2"/>
    <w:rsid w:val="003B51DE"/>
    <w:rsid w:val="003B63BC"/>
    <w:rsid w:val="003C3A26"/>
    <w:rsid w:val="003F377F"/>
    <w:rsid w:val="003F3B22"/>
    <w:rsid w:val="0040230E"/>
    <w:rsid w:val="00403CF8"/>
    <w:rsid w:val="00403D97"/>
    <w:rsid w:val="0040581D"/>
    <w:rsid w:val="004150F1"/>
    <w:rsid w:val="00417830"/>
    <w:rsid w:val="004229D2"/>
    <w:rsid w:val="00433D11"/>
    <w:rsid w:val="004563B1"/>
    <w:rsid w:val="004563F3"/>
    <w:rsid w:val="0045685F"/>
    <w:rsid w:val="0046179C"/>
    <w:rsid w:val="004658CE"/>
    <w:rsid w:val="004713D0"/>
    <w:rsid w:val="00473267"/>
    <w:rsid w:val="00481030"/>
    <w:rsid w:val="0048370D"/>
    <w:rsid w:val="004872F3"/>
    <w:rsid w:val="00493CF8"/>
    <w:rsid w:val="00496A07"/>
    <w:rsid w:val="004A223B"/>
    <w:rsid w:val="004B4715"/>
    <w:rsid w:val="004C2DA8"/>
    <w:rsid w:val="004C3B05"/>
    <w:rsid w:val="004C44AE"/>
    <w:rsid w:val="004D7509"/>
    <w:rsid w:val="004D7D53"/>
    <w:rsid w:val="004E17F5"/>
    <w:rsid w:val="004F21E9"/>
    <w:rsid w:val="00517AD8"/>
    <w:rsid w:val="005349AE"/>
    <w:rsid w:val="00543861"/>
    <w:rsid w:val="0054414A"/>
    <w:rsid w:val="00546071"/>
    <w:rsid w:val="00553165"/>
    <w:rsid w:val="00573580"/>
    <w:rsid w:val="00577C81"/>
    <w:rsid w:val="00580EC0"/>
    <w:rsid w:val="00582B5C"/>
    <w:rsid w:val="005956EE"/>
    <w:rsid w:val="00596437"/>
    <w:rsid w:val="005A7839"/>
    <w:rsid w:val="005B0A0A"/>
    <w:rsid w:val="005D67E6"/>
    <w:rsid w:val="005D76F6"/>
    <w:rsid w:val="005E201F"/>
    <w:rsid w:val="005E2F01"/>
    <w:rsid w:val="00604EB9"/>
    <w:rsid w:val="00606E70"/>
    <w:rsid w:val="0062198D"/>
    <w:rsid w:val="00630B4D"/>
    <w:rsid w:val="00631CC1"/>
    <w:rsid w:val="0065684E"/>
    <w:rsid w:val="0066211E"/>
    <w:rsid w:val="006701D0"/>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3F71"/>
    <w:rsid w:val="00724800"/>
    <w:rsid w:val="007374A5"/>
    <w:rsid w:val="007454FE"/>
    <w:rsid w:val="00745697"/>
    <w:rsid w:val="007467AB"/>
    <w:rsid w:val="007522AC"/>
    <w:rsid w:val="0075471F"/>
    <w:rsid w:val="00764ABE"/>
    <w:rsid w:val="00766FBB"/>
    <w:rsid w:val="0077324E"/>
    <w:rsid w:val="0077738A"/>
    <w:rsid w:val="007901B6"/>
    <w:rsid w:val="00791A76"/>
    <w:rsid w:val="007B3ECC"/>
    <w:rsid w:val="007B42A9"/>
    <w:rsid w:val="007B75F7"/>
    <w:rsid w:val="007D60CB"/>
    <w:rsid w:val="007E0393"/>
    <w:rsid w:val="007E2AA8"/>
    <w:rsid w:val="007E2D77"/>
    <w:rsid w:val="007F00BA"/>
    <w:rsid w:val="007F42D3"/>
    <w:rsid w:val="007F66FF"/>
    <w:rsid w:val="00804C5B"/>
    <w:rsid w:val="0081196A"/>
    <w:rsid w:val="00813A03"/>
    <w:rsid w:val="00826DC8"/>
    <w:rsid w:val="008277D9"/>
    <w:rsid w:val="00835D9D"/>
    <w:rsid w:val="0083758C"/>
    <w:rsid w:val="0084337D"/>
    <w:rsid w:val="008512F9"/>
    <w:rsid w:val="0085627B"/>
    <w:rsid w:val="008621D5"/>
    <w:rsid w:val="008737D8"/>
    <w:rsid w:val="00875349"/>
    <w:rsid w:val="00876F3D"/>
    <w:rsid w:val="00880161"/>
    <w:rsid w:val="008860FF"/>
    <w:rsid w:val="00896079"/>
    <w:rsid w:val="008960B8"/>
    <w:rsid w:val="008A2AF3"/>
    <w:rsid w:val="008A4CC4"/>
    <w:rsid w:val="008C574C"/>
    <w:rsid w:val="008D1382"/>
    <w:rsid w:val="008D682B"/>
    <w:rsid w:val="008E1C1C"/>
    <w:rsid w:val="008E36D4"/>
    <w:rsid w:val="008E4BA5"/>
    <w:rsid w:val="008F2AE9"/>
    <w:rsid w:val="00900B80"/>
    <w:rsid w:val="00910C9E"/>
    <w:rsid w:val="009124E7"/>
    <w:rsid w:val="0091343D"/>
    <w:rsid w:val="00915537"/>
    <w:rsid w:val="009206C6"/>
    <w:rsid w:val="00923834"/>
    <w:rsid w:val="009243AA"/>
    <w:rsid w:val="009313B3"/>
    <w:rsid w:val="00933820"/>
    <w:rsid w:val="009444DD"/>
    <w:rsid w:val="0097242C"/>
    <w:rsid w:val="00980B07"/>
    <w:rsid w:val="00986C87"/>
    <w:rsid w:val="00992336"/>
    <w:rsid w:val="009948A9"/>
    <w:rsid w:val="00994F1F"/>
    <w:rsid w:val="009A0170"/>
    <w:rsid w:val="009A064B"/>
    <w:rsid w:val="009A6ED8"/>
    <w:rsid w:val="009B0E6B"/>
    <w:rsid w:val="009B31ED"/>
    <w:rsid w:val="009C08F5"/>
    <w:rsid w:val="009C1A90"/>
    <w:rsid w:val="009C26C8"/>
    <w:rsid w:val="009C3085"/>
    <w:rsid w:val="009C68EE"/>
    <w:rsid w:val="009C7D76"/>
    <w:rsid w:val="009E4336"/>
    <w:rsid w:val="009F4A31"/>
    <w:rsid w:val="009F6978"/>
    <w:rsid w:val="009F6A37"/>
    <w:rsid w:val="009F77DC"/>
    <w:rsid w:val="00A111DE"/>
    <w:rsid w:val="00A12AD8"/>
    <w:rsid w:val="00A1555E"/>
    <w:rsid w:val="00A24B40"/>
    <w:rsid w:val="00A31072"/>
    <w:rsid w:val="00A328D8"/>
    <w:rsid w:val="00A3415D"/>
    <w:rsid w:val="00A36DE4"/>
    <w:rsid w:val="00A424AD"/>
    <w:rsid w:val="00A434D0"/>
    <w:rsid w:val="00A50B81"/>
    <w:rsid w:val="00A5403F"/>
    <w:rsid w:val="00A575F5"/>
    <w:rsid w:val="00A617C6"/>
    <w:rsid w:val="00A63DC3"/>
    <w:rsid w:val="00A667BE"/>
    <w:rsid w:val="00A70B32"/>
    <w:rsid w:val="00A83D6F"/>
    <w:rsid w:val="00A85103"/>
    <w:rsid w:val="00A94EBD"/>
    <w:rsid w:val="00A976A5"/>
    <w:rsid w:val="00AA3DBB"/>
    <w:rsid w:val="00AB6A2A"/>
    <w:rsid w:val="00AC009A"/>
    <w:rsid w:val="00AC1D7D"/>
    <w:rsid w:val="00AC5D2E"/>
    <w:rsid w:val="00AC6E07"/>
    <w:rsid w:val="00AD129A"/>
    <w:rsid w:val="00AD4EB2"/>
    <w:rsid w:val="00AD5B0A"/>
    <w:rsid w:val="00AE722A"/>
    <w:rsid w:val="00AF5F18"/>
    <w:rsid w:val="00B00C2B"/>
    <w:rsid w:val="00B0310B"/>
    <w:rsid w:val="00B04A2D"/>
    <w:rsid w:val="00B05110"/>
    <w:rsid w:val="00B072CD"/>
    <w:rsid w:val="00B101B2"/>
    <w:rsid w:val="00B172B2"/>
    <w:rsid w:val="00B17F37"/>
    <w:rsid w:val="00B23381"/>
    <w:rsid w:val="00B2441E"/>
    <w:rsid w:val="00B34139"/>
    <w:rsid w:val="00B35EFA"/>
    <w:rsid w:val="00B470A8"/>
    <w:rsid w:val="00B50035"/>
    <w:rsid w:val="00B51BB0"/>
    <w:rsid w:val="00B529CF"/>
    <w:rsid w:val="00B5421A"/>
    <w:rsid w:val="00B625A2"/>
    <w:rsid w:val="00B655D3"/>
    <w:rsid w:val="00B70F38"/>
    <w:rsid w:val="00B710E7"/>
    <w:rsid w:val="00B7166E"/>
    <w:rsid w:val="00B8270D"/>
    <w:rsid w:val="00B8383E"/>
    <w:rsid w:val="00B9416A"/>
    <w:rsid w:val="00BB2B89"/>
    <w:rsid w:val="00BB4E6B"/>
    <w:rsid w:val="00BB6A6B"/>
    <w:rsid w:val="00BC43F8"/>
    <w:rsid w:val="00BC561F"/>
    <w:rsid w:val="00BC6411"/>
    <w:rsid w:val="00BD0ECD"/>
    <w:rsid w:val="00BD72D8"/>
    <w:rsid w:val="00BE6FA1"/>
    <w:rsid w:val="00BF2696"/>
    <w:rsid w:val="00BF30D2"/>
    <w:rsid w:val="00BF6722"/>
    <w:rsid w:val="00C0701F"/>
    <w:rsid w:val="00C07F58"/>
    <w:rsid w:val="00C21CD4"/>
    <w:rsid w:val="00C377E3"/>
    <w:rsid w:val="00C408F3"/>
    <w:rsid w:val="00C40A46"/>
    <w:rsid w:val="00C53247"/>
    <w:rsid w:val="00C679D5"/>
    <w:rsid w:val="00C70D2D"/>
    <w:rsid w:val="00C71C42"/>
    <w:rsid w:val="00C71CD5"/>
    <w:rsid w:val="00C72F78"/>
    <w:rsid w:val="00C768E8"/>
    <w:rsid w:val="00C80B00"/>
    <w:rsid w:val="00C817FD"/>
    <w:rsid w:val="00C86B91"/>
    <w:rsid w:val="00CB6F55"/>
    <w:rsid w:val="00CC31F5"/>
    <w:rsid w:val="00CC3290"/>
    <w:rsid w:val="00CC4C06"/>
    <w:rsid w:val="00CC5800"/>
    <w:rsid w:val="00CF03EA"/>
    <w:rsid w:val="00D0321F"/>
    <w:rsid w:val="00D04942"/>
    <w:rsid w:val="00D05D5A"/>
    <w:rsid w:val="00D07ACB"/>
    <w:rsid w:val="00D1196D"/>
    <w:rsid w:val="00D135FD"/>
    <w:rsid w:val="00D17147"/>
    <w:rsid w:val="00D21DC1"/>
    <w:rsid w:val="00D31312"/>
    <w:rsid w:val="00D46496"/>
    <w:rsid w:val="00D504D7"/>
    <w:rsid w:val="00D51FDE"/>
    <w:rsid w:val="00D525CA"/>
    <w:rsid w:val="00D5347B"/>
    <w:rsid w:val="00D54058"/>
    <w:rsid w:val="00D541C8"/>
    <w:rsid w:val="00D63692"/>
    <w:rsid w:val="00D671F1"/>
    <w:rsid w:val="00D75CAF"/>
    <w:rsid w:val="00D823ED"/>
    <w:rsid w:val="00DA3AA8"/>
    <w:rsid w:val="00DA4824"/>
    <w:rsid w:val="00DB5701"/>
    <w:rsid w:val="00DC042F"/>
    <w:rsid w:val="00DC1D1F"/>
    <w:rsid w:val="00DD55E0"/>
    <w:rsid w:val="00DE42D5"/>
    <w:rsid w:val="00DF3907"/>
    <w:rsid w:val="00E02E2F"/>
    <w:rsid w:val="00E03329"/>
    <w:rsid w:val="00E03A37"/>
    <w:rsid w:val="00E16D6E"/>
    <w:rsid w:val="00E17768"/>
    <w:rsid w:val="00E239C1"/>
    <w:rsid w:val="00E43322"/>
    <w:rsid w:val="00E45D23"/>
    <w:rsid w:val="00E52929"/>
    <w:rsid w:val="00E54DB7"/>
    <w:rsid w:val="00E61575"/>
    <w:rsid w:val="00E619E4"/>
    <w:rsid w:val="00E736B3"/>
    <w:rsid w:val="00E76BCB"/>
    <w:rsid w:val="00E76E00"/>
    <w:rsid w:val="00E83151"/>
    <w:rsid w:val="00E83856"/>
    <w:rsid w:val="00E84BFC"/>
    <w:rsid w:val="00E9306B"/>
    <w:rsid w:val="00EA14BD"/>
    <w:rsid w:val="00EA5E68"/>
    <w:rsid w:val="00EB453E"/>
    <w:rsid w:val="00EC2ADA"/>
    <w:rsid w:val="00ED2190"/>
    <w:rsid w:val="00EE4429"/>
    <w:rsid w:val="00EE4F8C"/>
    <w:rsid w:val="00EF5CD4"/>
    <w:rsid w:val="00EF7279"/>
    <w:rsid w:val="00F13211"/>
    <w:rsid w:val="00F15494"/>
    <w:rsid w:val="00F243EF"/>
    <w:rsid w:val="00F26922"/>
    <w:rsid w:val="00F34259"/>
    <w:rsid w:val="00F34B49"/>
    <w:rsid w:val="00F423A9"/>
    <w:rsid w:val="00F4482C"/>
    <w:rsid w:val="00F53E07"/>
    <w:rsid w:val="00F5412F"/>
    <w:rsid w:val="00F55E54"/>
    <w:rsid w:val="00F60175"/>
    <w:rsid w:val="00F63100"/>
    <w:rsid w:val="00F67B56"/>
    <w:rsid w:val="00F729D6"/>
    <w:rsid w:val="00F73126"/>
    <w:rsid w:val="00F8297F"/>
    <w:rsid w:val="00F86B6B"/>
    <w:rsid w:val="00F87416"/>
    <w:rsid w:val="00FA13B1"/>
    <w:rsid w:val="00FB29A5"/>
    <w:rsid w:val="00FC687D"/>
    <w:rsid w:val="00FC70E4"/>
    <w:rsid w:val="00FC7C76"/>
    <w:rsid w:val="00FD2ADA"/>
    <w:rsid w:val="00FD587D"/>
    <w:rsid w:val="00FE1445"/>
    <w:rsid w:val="00FE2C44"/>
    <w:rsid w:val="00FE52BA"/>
    <w:rsid w:val="00FE5A5C"/>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 w:type="paragraph" w:styleId="Subttulo">
    <w:name w:val="Subtitle"/>
    <w:basedOn w:val="Normal"/>
    <w:next w:val="Normal"/>
    <w:link w:val="SubttuloChar"/>
    <w:qFormat/>
    <w:rsid w:val="0054414A"/>
    <w:pPr>
      <w:spacing w:after="60"/>
      <w:jc w:val="center"/>
      <w:outlineLvl w:val="1"/>
    </w:pPr>
    <w:rPr>
      <w:rFonts w:ascii="Calibri Light" w:hAnsi="Calibri Light"/>
    </w:rPr>
  </w:style>
  <w:style w:type="character" w:customStyle="1" w:styleId="SubttuloChar">
    <w:name w:val="Subtítulo Char"/>
    <w:link w:val="Subttulo"/>
    <w:rsid w:val="0054414A"/>
    <w:rPr>
      <w:rFonts w:ascii="Calibri Light" w:eastAsia="Times New Roman" w:hAnsi="Calibri Light" w:cs="Times New Roman"/>
      <w:iCs/>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2</TotalTime>
  <Pages>65</Pages>
  <Words>24592</Words>
  <Characters>132800</Characters>
  <Application>Microsoft Office Word</Application>
  <DocSecurity>0</DocSecurity>
  <Lines>1106</Lines>
  <Paragraphs>314</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707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451</cp:revision>
  <cp:lastPrinted>2020-11-09T19:26:00Z</cp:lastPrinted>
  <dcterms:created xsi:type="dcterms:W3CDTF">2018-05-30T22:47:00Z</dcterms:created>
  <dcterms:modified xsi:type="dcterms:W3CDTF">2020-12-09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